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0039B36F" w:rsidR="00063BF2" w:rsidRPr="00063BF2" w:rsidRDefault="00063BF2" w:rsidP="00BF7B33">
      <w:pPr>
        <w:pStyle w:val="Heading1"/>
        <w:numPr>
          <w:ilvl w:val="0"/>
          <w:numId w:val="5"/>
        </w:numPr>
        <w:ind w:left="567" w:hanging="567"/>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2DFC239" w:rsidR="00063BF2" w:rsidRDefault="00063BF2" w:rsidP="00BF7B33">
      <w:pPr>
        <w:pStyle w:val="Heading1"/>
        <w:numPr>
          <w:ilvl w:val="0"/>
          <w:numId w:val="5"/>
        </w:numPr>
        <w:ind w:left="567" w:hanging="567"/>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1009C516" w:rsidR="00063BF2" w:rsidRDefault="00063BF2" w:rsidP="00BF7B33">
      <w:pPr>
        <w:pStyle w:val="Heading1"/>
        <w:numPr>
          <w:ilvl w:val="0"/>
          <w:numId w:val="5"/>
        </w:numPr>
        <w:ind w:left="567" w:hanging="567"/>
      </w:pPr>
      <w:bookmarkStart w:id="3" w:name="_Toc174435145"/>
      <w:r>
        <w:lastRenderedPageBreak/>
        <w:t>Background</w:t>
      </w:r>
      <w:bookmarkEnd w:id="3"/>
    </w:p>
    <w:p w14:paraId="3EC09776" w14:textId="6693F345" w:rsidR="00063BF2" w:rsidRDefault="00F34388">
      <w:r>
        <w:t>(Literature Review)</w:t>
      </w:r>
    </w:p>
    <w:p w14:paraId="3EFD8D9F" w14:textId="1F216EFF"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0522BF">
        <w:instrText xml:space="preserve"> ADDIN ZOTERO_ITEM CSL_CITATION {"citationID":"dIuOYrQY","properties":{"formattedCitation":"(RDN, 2022)","plainCitation":"(RDN, 2022)","noteIndex":0},"citationItems":[{"id":"YZeHaXCj/n6dr8zdC","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10F3E3CA"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0522BF">
        <w:instrText xml:space="preserve"> ADDIN ZOTERO_ITEM CSL_CITATION {"citationID":"A7kAq11o","properties":{"formattedCitation":"(Monsivais et al., 2014)","plainCitation":"(Monsivais et al., 2014)","noteIndex":0},"citationItems":[{"id":"YZeHaXCj/0OR6tnoD","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6252A6CB" w14:textId="77777777" w:rsidR="000522BF" w:rsidRDefault="000522BF"/>
    <w:p w14:paraId="6CCA2EFB" w14:textId="20D64233" w:rsidR="000522BF" w:rsidRDefault="00A61608" w:rsidP="00A93585">
      <w:pPr>
        <w:pStyle w:val="Heading2"/>
      </w:pPr>
      <w:r>
        <w:t xml:space="preserve">3.1 </w:t>
      </w:r>
      <w:r w:rsidR="00A93585">
        <w:t>Common Issues</w:t>
      </w:r>
    </w:p>
    <w:p w14:paraId="38C1E8E3" w14:textId="7AFA2551" w:rsidR="000522BF" w:rsidRDefault="000522BF">
      <w:r>
        <w:t xml:space="preserve">Recipe apps and websites have been laden with many issues which have lead to many users becoming </w:t>
      </w:r>
      <w:r w:rsidR="00A93585">
        <w:t>sceptical</w:t>
      </w:r>
      <w:r>
        <w:t xml:space="preserve"> about using them</w:t>
      </w:r>
      <w:r>
        <w:fldChar w:fldCharType="begin"/>
      </w:r>
      <w:r>
        <w:instrText xml:space="preserve"> ADDIN ZOTERO_ITEM CSL_CITATION {"citationID":"GOlki8Gp","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0522BF">
        <w:rPr>
          <w:rFonts w:ascii="Arial" w:hAnsi="Arial" w:cs="Arial"/>
        </w:rPr>
        <w:t>(Davis, 2024)</w:t>
      </w:r>
      <w:r>
        <w:fldChar w:fldCharType="end"/>
      </w:r>
      <w:r>
        <w:t xml:space="preserve">. To ensure that our website/app doesn’t follow the same issues it is essential to </w:t>
      </w:r>
      <w:proofErr w:type="gramStart"/>
      <w:r>
        <w:t>look into</w:t>
      </w:r>
      <w:proofErr w:type="gramEnd"/>
      <w:r>
        <w:t xml:space="preserve"> what is making recipe apps and websites so bothersome to use. </w:t>
      </w:r>
    </w:p>
    <w:p w14:paraId="084F5D9B" w14:textId="6221763D" w:rsidR="000522BF" w:rsidRDefault="000522BF">
      <w:r>
        <w:t>Below will be a couple of these issues:</w:t>
      </w:r>
    </w:p>
    <w:p w14:paraId="40C56E11" w14:textId="5DFE3F75" w:rsidR="000522BF" w:rsidRDefault="000522BF" w:rsidP="00A93585">
      <w:pPr>
        <w:pStyle w:val="ListParagraph"/>
        <w:numPr>
          <w:ilvl w:val="0"/>
          <w:numId w:val="8"/>
        </w:numPr>
      </w:pPr>
      <w:r>
        <w:t xml:space="preserve">Navigation can be </w:t>
      </w:r>
      <w:r w:rsidR="00A93585">
        <w:t>difficult</w:t>
      </w:r>
      <w:r>
        <w:t xml:space="preserve"> due to a lack of clearly label categories</w:t>
      </w:r>
    </w:p>
    <w:p w14:paraId="29509BAA" w14:textId="545BC87C" w:rsidR="000522BF" w:rsidRDefault="000522BF" w:rsidP="00A93585">
      <w:pPr>
        <w:pStyle w:val="ListParagraph"/>
        <w:numPr>
          <w:ilvl w:val="0"/>
          <w:numId w:val="8"/>
        </w:numPr>
      </w:pPr>
      <w:r>
        <w:t xml:space="preserve">Recipes can often have recipes with misleading or vague instructions </w:t>
      </w:r>
    </w:p>
    <w:p w14:paraId="5915AF13" w14:textId="1E87E238" w:rsidR="000522BF" w:rsidRDefault="000522BF" w:rsidP="00A93585">
      <w:pPr>
        <w:pStyle w:val="ListParagraph"/>
        <w:numPr>
          <w:ilvl w:val="0"/>
          <w:numId w:val="8"/>
        </w:numPr>
      </w:pPr>
      <w:r>
        <w:t xml:space="preserve">Recipes can also have ‘clickbait’ titles </w:t>
      </w:r>
      <w:r w:rsidR="00A93585">
        <w:t>s</w:t>
      </w:r>
      <w:r>
        <w:t xml:space="preserve">uch as “The most flavourful …” </w:t>
      </w:r>
    </w:p>
    <w:p w14:paraId="67395098" w14:textId="2866314B" w:rsidR="000522BF" w:rsidRDefault="00A93585" w:rsidP="00A93585">
      <w:pPr>
        <w:pStyle w:val="ListParagraph"/>
        <w:numPr>
          <w:ilvl w:val="0"/>
          <w:numId w:val="8"/>
        </w:numPr>
      </w:pPr>
      <w:r>
        <w:t>Free apps and websites will be plagued with intrusive/distracting ads</w:t>
      </w:r>
    </w:p>
    <w:p w14:paraId="3BF51C15" w14:textId="6E3B1846" w:rsidR="00A93585" w:rsidRDefault="00A93585" w:rsidP="00A93585">
      <w:pPr>
        <w:pStyle w:val="ListParagraph"/>
        <w:numPr>
          <w:ilvl w:val="0"/>
          <w:numId w:val="8"/>
        </w:numPr>
      </w:pPr>
      <w:r>
        <w:t>Poor and outdated UI design choices</w:t>
      </w:r>
      <w:r>
        <w:fldChar w:fldCharType="begin"/>
      </w:r>
      <w:r>
        <w:instrText xml:space="preserve"> ADDIN ZOTERO_ITEM CSL_CITATION {"citationID":"IHU67QLK","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A93585">
        <w:rPr>
          <w:rFonts w:ascii="Arial" w:hAnsi="Arial" w:cs="Arial"/>
        </w:rPr>
        <w:t>(Davis, 2024)</w:t>
      </w:r>
      <w:r>
        <w:fldChar w:fldCharType="end"/>
      </w:r>
    </w:p>
    <w:p w14:paraId="04C37B27" w14:textId="1A692A4A" w:rsidR="00A93585" w:rsidRDefault="00A61608" w:rsidP="00A93585">
      <w:pPr>
        <w:pStyle w:val="Heading2"/>
      </w:pPr>
      <w:r>
        <w:t xml:space="preserve">3.2 </w:t>
      </w:r>
      <w:r w:rsidR="00A93585">
        <w:t>A lack of dietary friendly options</w:t>
      </w:r>
    </w:p>
    <w:p w14:paraId="7D6513C6" w14:textId="717742C3" w:rsidR="00A93585" w:rsidRDefault="00A93585" w:rsidP="00A93585">
      <w:r>
        <w:t>Anot</w:t>
      </w:r>
      <w:r w:rsidR="00A635B5">
        <w:t xml:space="preserve">her major issue that is noticeable is the lack of dietary filters for people who are vegan or follow a keto diet etc. </w:t>
      </w:r>
      <w:r w:rsidR="00B81C28">
        <w:t>In the two figures (figure numbers) shown, they can be seen as examples to illustrate the point that these websites do not fully cater to the different diets that exist.</w:t>
      </w:r>
    </w:p>
    <w:p w14:paraId="44B13D8A" w14:textId="77777777" w:rsidR="00B81C28" w:rsidRDefault="00B81C28" w:rsidP="00A93585"/>
    <w:tbl>
      <w:tblPr>
        <w:tblStyle w:val="TableGrid"/>
        <w:tblW w:w="0" w:type="auto"/>
        <w:tblInd w:w="0" w:type="dxa"/>
        <w:tblLook w:val="04A0" w:firstRow="1" w:lastRow="0" w:firstColumn="1" w:lastColumn="0" w:noHBand="0" w:noVBand="1"/>
      </w:tblPr>
      <w:tblGrid>
        <w:gridCol w:w="9016"/>
      </w:tblGrid>
      <w:tr w:rsidR="00A635B5" w:rsidRPr="00B81C28" w14:paraId="607E95BB" w14:textId="77777777" w:rsidTr="00A635B5">
        <w:tc>
          <w:tcPr>
            <w:tcW w:w="9016" w:type="dxa"/>
          </w:tcPr>
          <w:p w14:paraId="4FDD3A14" w14:textId="77777777" w:rsidR="00A635B5" w:rsidRPr="00B81C28" w:rsidRDefault="00A635B5" w:rsidP="00A93585">
            <w:pPr>
              <w:rPr>
                <w:rFonts w:asciiTheme="minorHAnsi" w:hAnsiTheme="minorHAnsi" w:cstheme="minorHAnsi"/>
              </w:rPr>
            </w:pPr>
            <w:r w:rsidRPr="00B81C28">
              <w:rPr>
                <w:rFonts w:asciiTheme="minorHAnsi" w:hAnsiTheme="minorHAnsi" w:cstheme="minorHAnsi"/>
              </w:rPr>
              <w:lastRenderedPageBreak/>
              <w:drawing>
                <wp:inline distT="0" distB="0" distL="0" distR="0" wp14:anchorId="648AC7CD" wp14:editId="5CC1AB5C">
                  <wp:extent cx="3749040" cy="2253744"/>
                  <wp:effectExtent l="0" t="0" r="3810" b="0"/>
                  <wp:docPr id="123290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07247" name=""/>
                          <pic:cNvPicPr/>
                        </pic:nvPicPr>
                        <pic:blipFill>
                          <a:blip r:embed="rId9"/>
                          <a:stretch>
                            <a:fillRect/>
                          </a:stretch>
                        </pic:blipFill>
                        <pic:spPr>
                          <a:xfrm>
                            <a:off x="0" y="0"/>
                            <a:ext cx="3762725" cy="2261970"/>
                          </a:xfrm>
                          <a:prstGeom prst="rect">
                            <a:avLst/>
                          </a:prstGeom>
                        </pic:spPr>
                      </pic:pic>
                    </a:graphicData>
                  </a:graphic>
                </wp:inline>
              </w:drawing>
            </w:r>
          </w:p>
          <w:p w14:paraId="41FEA14B" w14:textId="49BA554F" w:rsidR="00B81C28" w:rsidRPr="00B81C28" w:rsidRDefault="00B81C28" w:rsidP="00A93585">
            <w:pPr>
              <w:rPr>
                <w:rFonts w:asciiTheme="minorHAnsi" w:hAnsiTheme="minorHAnsi" w:cstheme="minorHAnsi"/>
              </w:rPr>
            </w:pPr>
            <w:r w:rsidRPr="00B81C28">
              <w:rPr>
                <w:rFonts w:asciiTheme="minorHAnsi" w:hAnsiTheme="minorHAnsi" w:cstheme="minorHAnsi"/>
              </w:rPr>
              <w:t xml:space="preserve">In [Figure </w:t>
            </w:r>
            <w:proofErr w:type="gramStart"/>
            <w:r w:rsidRPr="00B81C28">
              <w:rPr>
                <w:rFonts w:asciiTheme="minorHAnsi" w:hAnsiTheme="minorHAnsi" w:cstheme="minorHAnsi"/>
              </w:rPr>
              <w:t>number]  there</w:t>
            </w:r>
            <w:proofErr w:type="gramEnd"/>
            <w:r w:rsidRPr="00B81C28">
              <w:rPr>
                <w:rFonts w:asciiTheme="minorHAnsi" w:hAnsiTheme="minorHAnsi" w:cstheme="minorHAnsi"/>
              </w:rPr>
              <w:t xml:space="preserve"> are some diets offered but despite mentioning keto and paleo the explore area does not feature a keto or paleo option for users to look through.</w:t>
            </w:r>
          </w:p>
        </w:tc>
      </w:tr>
      <w:tr w:rsidR="00A635B5" w:rsidRPr="00B81C28" w14:paraId="04D570BA" w14:textId="77777777" w:rsidTr="00A635B5">
        <w:tc>
          <w:tcPr>
            <w:tcW w:w="9016" w:type="dxa"/>
          </w:tcPr>
          <w:p w14:paraId="164514CA" w14:textId="77777777" w:rsidR="00A635B5" w:rsidRDefault="00A61608" w:rsidP="00A93585">
            <w:pPr>
              <w:rPr>
                <w:rFonts w:asciiTheme="minorHAnsi" w:hAnsiTheme="minorHAnsi" w:cstheme="minorHAnsi"/>
              </w:rPr>
            </w:pPr>
            <w:r w:rsidRPr="00B81C28">
              <w:rPr>
                <w:rFonts w:asciiTheme="minorHAnsi" w:hAnsiTheme="minorHAnsi" w:cstheme="minorHAnsi"/>
                <w:noProof/>
              </w:rPr>
              <w:drawing>
                <wp:inline distT="0" distB="0" distL="0" distR="0" wp14:anchorId="5654765E" wp14:editId="394CFEAD">
                  <wp:extent cx="1598004" cy="3459480"/>
                  <wp:effectExtent l="0" t="0" r="2540" b="7620"/>
                  <wp:docPr id="19694742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58664" b="8474"/>
                          <a:stretch/>
                        </pic:blipFill>
                        <pic:spPr bwMode="auto">
                          <a:xfrm>
                            <a:off x="0" y="0"/>
                            <a:ext cx="1604150" cy="3472786"/>
                          </a:xfrm>
                          <a:prstGeom prst="rect">
                            <a:avLst/>
                          </a:prstGeom>
                          <a:noFill/>
                          <a:ln>
                            <a:noFill/>
                          </a:ln>
                          <a:extLst>
                            <a:ext uri="{53640926-AAD7-44D8-BBD7-CCE9431645EC}">
                              <a14:shadowObscured xmlns:a14="http://schemas.microsoft.com/office/drawing/2010/main"/>
                            </a:ext>
                          </a:extLst>
                        </pic:spPr>
                      </pic:pic>
                    </a:graphicData>
                  </a:graphic>
                </wp:inline>
              </w:drawing>
            </w:r>
          </w:p>
          <w:p w14:paraId="7D41418D" w14:textId="713F3EF3" w:rsidR="005F568A" w:rsidRPr="00B81C28" w:rsidRDefault="005F568A" w:rsidP="00A93585">
            <w:pPr>
              <w:rPr>
                <w:rFonts w:asciiTheme="minorHAnsi" w:hAnsiTheme="minorHAnsi" w:cstheme="minorHAnsi"/>
              </w:rPr>
            </w:pPr>
            <w:r>
              <w:rPr>
                <w:rFonts w:asciiTheme="minorHAnsi" w:hAnsiTheme="minorHAnsi" w:cstheme="minorHAnsi"/>
              </w:rPr>
              <w:t>In [figure number] there are no dietary options available making the process for finding a vegan recipe more bothersome for the user.</w:t>
            </w:r>
          </w:p>
          <w:p w14:paraId="7B083490" w14:textId="4DF41EA0" w:rsidR="00B81C28" w:rsidRPr="00B81C28" w:rsidRDefault="00B81C28" w:rsidP="00A93585">
            <w:pPr>
              <w:rPr>
                <w:rFonts w:asciiTheme="minorHAnsi" w:hAnsiTheme="minorHAnsi" w:cstheme="minorHAnsi"/>
              </w:rPr>
            </w:pPr>
          </w:p>
        </w:tc>
      </w:tr>
    </w:tbl>
    <w:p w14:paraId="53631667" w14:textId="77777777" w:rsidR="00A635B5" w:rsidRDefault="00A635B5" w:rsidP="00A93585"/>
    <w:p w14:paraId="5D17BAFC" w14:textId="77777777" w:rsidR="000522BF" w:rsidRDefault="000522BF"/>
    <w:p w14:paraId="31D3B4D3" w14:textId="77777777" w:rsidR="000522BF" w:rsidRDefault="000522BF"/>
    <w:p w14:paraId="0A73753D" w14:textId="77777777" w:rsidR="000522BF" w:rsidRDefault="000522BF"/>
    <w:p w14:paraId="4BF070E3" w14:textId="77777777" w:rsidR="000522BF" w:rsidRDefault="000522BF"/>
    <w:p w14:paraId="65D199D2" w14:textId="77777777" w:rsidR="000522BF" w:rsidRDefault="000522BF"/>
    <w:p w14:paraId="18B4045D" w14:textId="1EB83FFC" w:rsidR="00063BF2" w:rsidRDefault="00063BF2" w:rsidP="004A0EC7">
      <w:pPr>
        <w:pStyle w:val="Heading1"/>
        <w:numPr>
          <w:ilvl w:val="0"/>
          <w:numId w:val="5"/>
        </w:numPr>
        <w:ind w:left="567" w:hanging="567"/>
      </w:pPr>
      <w:bookmarkStart w:id="4" w:name="_Toc174435146"/>
      <w:r>
        <w:lastRenderedPageBreak/>
        <w:t>Related Systems Analysis</w:t>
      </w:r>
      <w:bookmarkEnd w:id="4"/>
    </w:p>
    <w:p w14:paraId="2EE3853A" w14:textId="0FC06506" w:rsidR="00063BF2" w:rsidRDefault="009E52CC" w:rsidP="004A0EC7">
      <w:pPr>
        <w:pStyle w:val="Heading2"/>
        <w:numPr>
          <w:ilvl w:val="1"/>
          <w:numId w:val="7"/>
        </w:numPr>
        <w:ind w:left="567" w:hanging="567"/>
      </w:pPr>
      <w:r>
        <w:t>Zanele’s System</w:t>
      </w:r>
    </w:p>
    <w:p w14:paraId="5E41A28E" w14:textId="77777777" w:rsidR="009E52CC" w:rsidRDefault="009E52CC"/>
    <w:p w14:paraId="6A5647D8" w14:textId="77777777" w:rsidR="00BF7B33" w:rsidRDefault="00BF7B33"/>
    <w:p w14:paraId="016D1FBB" w14:textId="4DD07BB6" w:rsidR="00BF7B33" w:rsidRDefault="00BF7B33">
      <w:r>
        <w:t>For pictures:</w:t>
      </w:r>
    </w:p>
    <w:tbl>
      <w:tblPr>
        <w:tblStyle w:val="TableGrid"/>
        <w:tblW w:w="0" w:type="auto"/>
        <w:tblInd w:w="0" w:type="dxa"/>
        <w:tblLook w:val="04A0" w:firstRow="1" w:lastRow="0" w:firstColumn="1" w:lastColumn="0" w:noHBand="0" w:noVBand="1"/>
      </w:tblPr>
      <w:tblGrid>
        <w:gridCol w:w="9016"/>
      </w:tblGrid>
      <w:tr w:rsidR="00BF7B33" w14:paraId="32BCBD60" w14:textId="77777777" w:rsidTr="00BF7B33">
        <w:tc>
          <w:tcPr>
            <w:tcW w:w="9016" w:type="dxa"/>
          </w:tcPr>
          <w:p w14:paraId="6C3E7288" w14:textId="77777777" w:rsidR="00BF7B33" w:rsidRDefault="00BF7B33"/>
        </w:tc>
      </w:tr>
      <w:tr w:rsidR="00BF7B33" w14:paraId="2B86DF01" w14:textId="77777777" w:rsidTr="00BF7B33">
        <w:tc>
          <w:tcPr>
            <w:tcW w:w="9016" w:type="dxa"/>
          </w:tcPr>
          <w:p w14:paraId="0DB9C9FE" w14:textId="77777777" w:rsidR="00BF7B33" w:rsidRDefault="00BF7B33"/>
        </w:tc>
      </w:tr>
      <w:tr w:rsidR="00BF7B33" w14:paraId="7BCEC526" w14:textId="77777777" w:rsidTr="00BF7B33">
        <w:tc>
          <w:tcPr>
            <w:tcW w:w="9016" w:type="dxa"/>
          </w:tcPr>
          <w:p w14:paraId="7025F902" w14:textId="77777777" w:rsidR="00BF7B33" w:rsidRDefault="00BF7B33"/>
        </w:tc>
      </w:tr>
      <w:tr w:rsidR="00BF7B33" w14:paraId="0CC30FDC" w14:textId="77777777" w:rsidTr="00BF7B33">
        <w:tc>
          <w:tcPr>
            <w:tcW w:w="9016" w:type="dxa"/>
          </w:tcPr>
          <w:p w14:paraId="466E33B9" w14:textId="77777777" w:rsidR="00BF7B33" w:rsidRDefault="00BF7B33"/>
        </w:tc>
      </w:tr>
      <w:tr w:rsidR="00BF7B33" w14:paraId="7ACA9B2A" w14:textId="77777777" w:rsidTr="00BF7B33">
        <w:tc>
          <w:tcPr>
            <w:tcW w:w="9016" w:type="dxa"/>
          </w:tcPr>
          <w:p w14:paraId="3244219F" w14:textId="77777777" w:rsidR="00BF7B33" w:rsidRDefault="00BF7B33"/>
        </w:tc>
      </w:tr>
      <w:tr w:rsidR="00BF7B33" w14:paraId="6D24FC4F" w14:textId="77777777" w:rsidTr="00BF7B33">
        <w:tc>
          <w:tcPr>
            <w:tcW w:w="9016" w:type="dxa"/>
          </w:tcPr>
          <w:p w14:paraId="49AF8242" w14:textId="77777777" w:rsidR="00BF7B33" w:rsidRDefault="00BF7B33"/>
        </w:tc>
      </w:tr>
      <w:tr w:rsidR="00BF7B33" w14:paraId="25403E90" w14:textId="77777777" w:rsidTr="00BF7B33">
        <w:tc>
          <w:tcPr>
            <w:tcW w:w="9016" w:type="dxa"/>
          </w:tcPr>
          <w:p w14:paraId="3EF056D7" w14:textId="77777777" w:rsidR="00BF7B33" w:rsidRDefault="00BF7B33"/>
        </w:tc>
      </w:tr>
      <w:tr w:rsidR="00BF7B33" w14:paraId="00170541" w14:textId="77777777" w:rsidTr="00BF7B33">
        <w:tc>
          <w:tcPr>
            <w:tcW w:w="9016" w:type="dxa"/>
          </w:tcPr>
          <w:p w14:paraId="2CACE697" w14:textId="77777777" w:rsidR="00BF7B33" w:rsidRDefault="00BF7B33"/>
        </w:tc>
      </w:tr>
    </w:tbl>
    <w:p w14:paraId="5D2F1AA4" w14:textId="77777777" w:rsidR="00BF7B33" w:rsidRDefault="00BF7B33"/>
    <w:p w14:paraId="463C95F9" w14:textId="1D523ABD" w:rsidR="00BF7B33" w:rsidRDefault="004A0EC7">
      <w:r>
        <w:br w:type="page"/>
      </w:r>
    </w:p>
    <w:p w14:paraId="0EA27710" w14:textId="56B0D4D7" w:rsidR="00DB5DDC" w:rsidRPr="00BF7B33" w:rsidRDefault="004A0EC7" w:rsidP="004A0EC7">
      <w:pPr>
        <w:pStyle w:val="Heading2"/>
        <w:numPr>
          <w:ilvl w:val="1"/>
          <w:numId w:val="7"/>
        </w:numPr>
        <w:ind w:left="567" w:hanging="567"/>
      </w:pPr>
      <w:r>
        <w:lastRenderedPageBreak/>
        <w:t xml:space="preserve"> </w:t>
      </w:r>
      <w:r w:rsidR="00DB5DDC" w:rsidRPr="00BF7B33">
        <w:t>Yummly</w:t>
      </w:r>
    </w:p>
    <w:p w14:paraId="1E1F902B" w14:textId="77777777" w:rsidR="00DB5DDC" w:rsidRDefault="00DB5DDC" w:rsidP="00DB5DDC">
      <w:pPr>
        <w:pStyle w:val="ListParagraph"/>
        <w:numPr>
          <w:ilvl w:val="0"/>
          <w:numId w:val="2"/>
        </w:numPr>
        <w:jc w:val="both"/>
      </w:pPr>
      <w:r>
        <w:t>Name of system: Yummly</w:t>
      </w:r>
    </w:p>
    <w:p w14:paraId="3BEA91F2" w14:textId="77777777" w:rsidR="00DB5DDC" w:rsidRDefault="00DB5DDC" w:rsidP="00DB5DDC">
      <w:pPr>
        <w:pStyle w:val="ListParagraph"/>
        <w:numPr>
          <w:ilvl w:val="0"/>
          <w:numId w:val="2"/>
        </w:numPr>
        <w:jc w:val="both"/>
      </w:pPr>
      <w:r>
        <w:t xml:space="preserve">Platforms: IOS / Android </w:t>
      </w:r>
    </w:p>
    <w:p w14:paraId="30EDBFF7" w14:textId="77777777" w:rsidR="00DB5DDC" w:rsidRDefault="00DB5DDC" w:rsidP="00DB5DDC">
      <w:pPr>
        <w:pStyle w:val="ListParagraph"/>
        <w:jc w:val="both"/>
      </w:pPr>
    </w:p>
    <w:p w14:paraId="2BEA3269" w14:textId="5ADD4340" w:rsidR="00DB5DDC" w:rsidRDefault="00DB5DDC" w:rsidP="00DB5DDC">
      <w:pPr>
        <w:jc w:val="both"/>
      </w:pPr>
      <w:r>
        <w:t xml:space="preserve">Yummly acts as a hub with existing recipes that are taken from different sources. One of the main features is filtering the recipes by user preferences. The system personalizes recipes and discovers what the user is interested in. Yummly makes use of big data which allows them to recommend the recipes based on dietary needs, taste preference and if they are allergic to any ingredients </w:t>
      </w:r>
      <w:r>
        <w:fldChar w:fldCharType="begin"/>
      </w:r>
      <w:r w:rsidR="000522BF">
        <w:instrText xml:space="preserve"> ADDIN ZOTERO_ITEM CSL_CITATION {"citationID":"GLndWN54","properties":{"formattedCitation":"({\\i{}About Yummly | Yummly}, n.d.-a)","plainCitation":"(About Yummly | Yummly, n.d.-a)","noteIndex":0},"citationItems":[{"id":"YZeHaXCj/I0cRzeiD","uris":["http://zotero.org/users/14839981/items/8VXSAFIU"],"itemData":{"id":134,"type":"webpage","abstract":"Our mission is to be the smartest and most helpful food platform in existence. We're fulfilling this mission by improving life in the kitchen for over 25 million home cooks around the world.","language":"en","title":"About Yummly | Yummly","URL":"https://www.yummly.com/about","accessed":{"date-parts":[["2024",8,23]]}}}],"schema":"https://github.com/citation-style-language/schema/raw/master/csl-citation.json"} </w:instrText>
      </w:r>
      <w:r>
        <w:fldChar w:fldCharType="separate"/>
      </w:r>
      <w:r w:rsidR="000522BF" w:rsidRPr="000522BF">
        <w:rPr>
          <w:rFonts w:ascii="Aptos" w:hAnsi="Aptos" w:cs="Times New Roman"/>
          <w:kern w:val="0"/>
        </w:rPr>
        <w:t>(</w:t>
      </w:r>
      <w:r w:rsidR="000522BF" w:rsidRPr="000522BF">
        <w:rPr>
          <w:rFonts w:ascii="Aptos" w:hAnsi="Aptos" w:cs="Times New Roman"/>
          <w:i/>
          <w:iCs/>
          <w:kern w:val="0"/>
        </w:rPr>
        <w:t>About Yummly | Yummly</w:t>
      </w:r>
      <w:r w:rsidR="000522BF" w:rsidRPr="000522BF">
        <w:rPr>
          <w:rFonts w:ascii="Aptos" w:hAnsi="Aptos" w:cs="Times New Roman"/>
          <w:kern w:val="0"/>
        </w:rPr>
        <w:t>, n.d.-a)</w:t>
      </w:r>
      <w:r>
        <w:fldChar w:fldCharType="end"/>
      </w:r>
      <w:r>
        <w:t xml:space="preserve">. </w:t>
      </w:r>
    </w:p>
    <w:p w14:paraId="529CAB27" w14:textId="77777777" w:rsidR="00DB5DDC" w:rsidRDefault="00DB5DDC" w:rsidP="00BF7B33">
      <w:r>
        <w:t>Features to consider:</w:t>
      </w:r>
    </w:p>
    <w:p w14:paraId="5F5EDC2B" w14:textId="77777777" w:rsidR="00DB5DDC" w:rsidRDefault="00DB5DDC" w:rsidP="00DB5DDC">
      <w:pPr>
        <w:pStyle w:val="ListParagraph"/>
        <w:numPr>
          <w:ilvl w:val="0"/>
          <w:numId w:val="3"/>
        </w:numPr>
        <w:jc w:val="both"/>
      </w:pPr>
      <w:r>
        <w:t>Guided Recipes</w:t>
      </w:r>
    </w:p>
    <w:p w14:paraId="55315821" w14:textId="77777777" w:rsidR="00DB5DDC" w:rsidRDefault="00DB5DDC" w:rsidP="00DB5DDC">
      <w:pPr>
        <w:pStyle w:val="ListParagraph"/>
        <w:numPr>
          <w:ilvl w:val="0"/>
          <w:numId w:val="3"/>
        </w:numPr>
        <w:jc w:val="both"/>
      </w:pPr>
      <w:r>
        <w:t>Meal planner</w:t>
      </w:r>
    </w:p>
    <w:p w14:paraId="610EC327" w14:textId="77777777" w:rsidR="00DB5DDC" w:rsidRDefault="00DB5DDC" w:rsidP="00DB5DDC">
      <w:pPr>
        <w:pStyle w:val="ListParagraph"/>
        <w:numPr>
          <w:ilvl w:val="0"/>
          <w:numId w:val="3"/>
        </w:numPr>
        <w:jc w:val="both"/>
      </w:pPr>
      <w:r>
        <w:t>Personalized recommendations</w:t>
      </w:r>
    </w:p>
    <w:p w14:paraId="0E618EDB" w14:textId="77777777" w:rsidR="00DB5DDC" w:rsidRDefault="00DB5DDC" w:rsidP="00DB5DDC">
      <w:pPr>
        <w:pStyle w:val="ListParagraph"/>
        <w:numPr>
          <w:ilvl w:val="0"/>
          <w:numId w:val="3"/>
        </w:numPr>
        <w:jc w:val="both"/>
      </w:pPr>
      <w:r>
        <w:t>Searchable Recipes</w:t>
      </w:r>
    </w:p>
    <w:p w14:paraId="4FB2194F" w14:textId="77777777" w:rsidR="00DB5DDC" w:rsidRDefault="00DB5DDC" w:rsidP="00DB5DDC">
      <w:pPr>
        <w:pStyle w:val="ListParagraph"/>
        <w:numPr>
          <w:ilvl w:val="0"/>
          <w:numId w:val="3"/>
        </w:numPr>
        <w:jc w:val="both"/>
      </w:pPr>
      <w:r>
        <w:t>Recipes filtered by course</w:t>
      </w:r>
    </w:p>
    <w:p w14:paraId="7E81DCEA" w14:textId="77777777" w:rsidR="00DB5DDC" w:rsidRDefault="00DB5DDC" w:rsidP="00DB5DDC">
      <w:pPr>
        <w:pStyle w:val="ListParagraph"/>
        <w:numPr>
          <w:ilvl w:val="0"/>
          <w:numId w:val="3"/>
        </w:numPr>
        <w:jc w:val="both"/>
      </w:pPr>
      <w:r>
        <w:t>“Quick &amp; Easy”, consists of easy to prepare quick meals for those who are busy</w:t>
      </w:r>
    </w:p>
    <w:p w14:paraId="5704E874" w14:textId="77777777" w:rsidR="00DB5DDC" w:rsidRDefault="00DB5DDC" w:rsidP="00DB5DDC">
      <w:pPr>
        <w:pStyle w:val="ListParagraph"/>
        <w:jc w:val="both"/>
      </w:pPr>
    </w:p>
    <w:p w14:paraId="72569642" w14:textId="77777777" w:rsidR="00DB5DDC" w:rsidRDefault="00DB5DDC" w:rsidP="00DB5DDC">
      <w:pPr>
        <w:jc w:val="both"/>
      </w:pPr>
      <w:r>
        <w:t>The features that stood out from this list is the meal planner, personalized recommendations, recipes filtered by course (starters, dinner, desserts), and the Quick &amp; Easy choice. These allow the user to filter recipes based on dietary needs, whether they are allergic to certain ingredients or if there is an ingredient they do not want in a recipe. The quick &amp; easy option simply allows the user to find recipes such as “one-pots”, where everything is thrown in and left to cook. A meal planner seems to be a major feature of Yummly, it allows the user to set a schedule as well as add to a shopping list where they can get the necessary items needed for a recipe. The meal planner also comes with preset guidelines if the user wants to change their diet or follow a premade plan.</w:t>
      </w:r>
    </w:p>
    <w:p w14:paraId="57399C9C" w14:textId="77777777" w:rsidR="00DB5DDC" w:rsidRDefault="00DB5DDC" w:rsidP="00DB5DDC">
      <w:pPr>
        <w:jc w:val="both"/>
      </w:pPr>
    </w:p>
    <w:p w14:paraId="7ECF664C" w14:textId="77777777" w:rsidR="00DB5DDC" w:rsidRDefault="00DB5DDC" w:rsidP="00DB5DDC">
      <w:pPr>
        <w:keepNext/>
        <w:jc w:val="both"/>
      </w:pPr>
      <w:r>
        <w:rPr>
          <w:noProof/>
        </w:rPr>
        <w:lastRenderedPageBreak/>
        <w:drawing>
          <wp:inline distT="0" distB="0" distL="0" distR="0" wp14:anchorId="6B6BB12A" wp14:editId="1D7898EA">
            <wp:extent cx="5731510" cy="2683510"/>
            <wp:effectExtent l="0" t="0" r="2540" b="2540"/>
            <wp:docPr id="134771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17623" name=""/>
                    <pic:cNvPicPr/>
                  </pic:nvPicPr>
                  <pic:blipFill>
                    <a:blip r:embed="rId11"/>
                    <a:stretch>
                      <a:fillRect/>
                    </a:stretch>
                  </pic:blipFill>
                  <pic:spPr>
                    <a:xfrm>
                      <a:off x="0" y="0"/>
                      <a:ext cx="5731510" cy="2683510"/>
                    </a:xfrm>
                    <a:prstGeom prst="rect">
                      <a:avLst/>
                    </a:prstGeom>
                  </pic:spPr>
                </pic:pic>
              </a:graphicData>
            </a:graphic>
          </wp:inline>
        </w:drawing>
      </w:r>
    </w:p>
    <w:p w14:paraId="7594696B" w14:textId="6536AD97" w:rsidR="00DB5DDC" w:rsidRPr="00D25EB4" w:rsidRDefault="00DB5DDC" w:rsidP="00DB5DDC">
      <w:pPr>
        <w:pStyle w:val="NormalWeb"/>
        <w:jc w:val="both"/>
        <w:rPr>
          <w:rFonts w:ascii="Aptos Display" w:hAnsi="Aptos Display"/>
          <w:sz w:val="18"/>
          <w:szCs w:val="18"/>
        </w:rPr>
      </w:pPr>
      <w:r w:rsidRPr="00D25EB4">
        <w:rPr>
          <w:rFonts w:ascii="Aptos Display" w:hAnsi="Aptos Display"/>
          <w:sz w:val="18"/>
          <w:szCs w:val="18"/>
        </w:rPr>
        <w:t xml:space="preserve">Note: Screenshot from </w:t>
      </w:r>
      <w:r w:rsidRPr="00D25EB4">
        <w:rPr>
          <w:rFonts w:ascii="Aptos Display" w:hAnsi="Aptos Display"/>
          <w:sz w:val="18"/>
          <w:szCs w:val="18"/>
        </w:rPr>
        <w:fldChar w:fldCharType="begin"/>
      </w:r>
      <w:r w:rsidR="000522BF">
        <w:rPr>
          <w:rFonts w:ascii="Aptos Display" w:hAnsi="Aptos Display"/>
          <w:sz w:val="18"/>
          <w:szCs w:val="18"/>
        </w:rPr>
        <w:instrText xml:space="preserve"> ADDIN ZOTERO_ITEM CSL_CITATION {"citationID":"2mZLjyyQ","properties":{"formattedCitation":"({\\i{}Simple &amp; Personalized Meal Planning | Yummly}, n.d.)","plainCitation":"(Simple &amp; Personalized Meal Planning | Yummly, n.d.)","noteIndex":0},"citationItems":[{"id":"YZeHaXCj/Kji8XQkn","uris":["http://zotero.org/users/14839981/items/YF7SCTG2"],"itemData":{"id":139,"type":"webpage","abstract":"The Yummly Meal Planner simplifies your life by helping you plan delicious, healthy, easy meals personalized based on your lifestyle, habits, and preferences.","container-title":"Personalized Meal Planning | Yummly","language":"en","title":"Simple &amp; Personalized Meal Planning | Yummly","URL":"https://www.yummly.com/meal-plans","accessed":{"date-parts":[["2024",8,23]]}}}],"schema":"https://github.com/citation-style-language/schema/raw/master/csl-citation.json"} </w:instrText>
      </w:r>
      <w:r w:rsidRPr="00D25EB4">
        <w:rPr>
          <w:rFonts w:ascii="Aptos Display" w:hAnsi="Aptos Display"/>
          <w:sz w:val="18"/>
          <w:szCs w:val="18"/>
        </w:rPr>
        <w:fldChar w:fldCharType="separate"/>
      </w:r>
      <w:r w:rsidRPr="00D25EB4">
        <w:rPr>
          <w:rFonts w:ascii="Aptos Display" w:hAnsi="Aptos Display"/>
          <w:sz w:val="18"/>
          <w:szCs w:val="18"/>
        </w:rPr>
        <w:t>(</w:t>
      </w:r>
      <w:r w:rsidRPr="00D25EB4">
        <w:rPr>
          <w:rFonts w:ascii="Aptos Display" w:hAnsi="Aptos Display"/>
          <w:i/>
          <w:iCs/>
          <w:sz w:val="18"/>
          <w:szCs w:val="18"/>
        </w:rPr>
        <w:t>Simple &amp; Personalized Meal Planning | Yummly</w:t>
      </w:r>
      <w:r w:rsidRPr="00D25EB4">
        <w:rPr>
          <w:rFonts w:ascii="Aptos Display" w:hAnsi="Aptos Display"/>
          <w:sz w:val="18"/>
          <w:szCs w:val="18"/>
        </w:rPr>
        <w:t>, n.d.)</w:t>
      </w:r>
      <w:r w:rsidRPr="00D25EB4">
        <w:rPr>
          <w:rFonts w:ascii="Aptos Display" w:hAnsi="Aptos Display"/>
          <w:sz w:val="18"/>
          <w:szCs w:val="18"/>
        </w:rPr>
        <w:fldChar w:fldCharType="end"/>
      </w:r>
      <w:r w:rsidRPr="00D25EB4">
        <w:rPr>
          <w:rFonts w:ascii="Aptos Display" w:hAnsi="Aptos Display"/>
          <w:sz w:val="18"/>
          <w:szCs w:val="18"/>
        </w:rPr>
        <w:t xml:space="preserve"> Screen. Copyright 2024 Yummly</w:t>
      </w:r>
      <w:r w:rsidRPr="00D25EB4">
        <w:rPr>
          <w:rFonts w:ascii="Aptos Display" w:hAnsi="Aptos Display"/>
          <w:color w:val="111111"/>
          <w:sz w:val="18"/>
          <w:szCs w:val="18"/>
          <w:shd w:val="clear" w:color="auto" w:fill="F7F7F7"/>
        </w:rPr>
        <w:t>. All rights reserved.</w:t>
      </w:r>
    </w:p>
    <w:p w14:paraId="599D18CB" w14:textId="77777777" w:rsidR="00DB5DDC" w:rsidRDefault="00DB5DDC" w:rsidP="00DB5DDC">
      <w:pPr>
        <w:pStyle w:val="Caption"/>
        <w:jc w:val="both"/>
      </w:pPr>
      <w:r>
        <w:t xml:space="preserve">Figure </w:t>
      </w:r>
      <w:fldSimple w:instr=" SEQ Figure \* ARABIC ">
        <w:r>
          <w:rPr>
            <w:noProof/>
          </w:rPr>
          <w:t>1</w:t>
        </w:r>
      </w:fldSimple>
      <w:r>
        <w:t>.1 Yummly Meal Planning Guide Screen</w:t>
      </w:r>
    </w:p>
    <w:p w14:paraId="7ACD0560" w14:textId="77777777" w:rsidR="00DB5DDC" w:rsidRDefault="00DB5DDC" w:rsidP="00DB5DDC">
      <w:pPr>
        <w:jc w:val="both"/>
      </w:pPr>
    </w:p>
    <w:p w14:paraId="265427B7" w14:textId="77777777" w:rsidR="00DB5DDC" w:rsidRPr="00D25EB4" w:rsidRDefault="00DB5DDC" w:rsidP="00DB5DDC">
      <w:pPr>
        <w:jc w:val="both"/>
      </w:pPr>
    </w:p>
    <w:p w14:paraId="05846A6E" w14:textId="77777777" w:rsidR="00DB5DDC" w:rsidRDefault="00DB5DDC" w:rsidP="00DB5DDC">
      <w:pPr>
        <w:jc w:val="both"/>
      </w:pPr>
      <w:r>
        <w:rPr>
          <w:noProof/>
        </w:rPr>
        <w:drawing>
          <wp:anchor distT="0" distB="0" distL="114300" distR="114300" simplePos="0" relativeHeight="251661312" behindDoc="0" locked="0" layoutInCell="1" allowOverlap="1" wp14:anchorId="368EF7D7" wp14:editId="46DD905A">
            <wp:simplePos x="0" y="0"/>
            <wp:positionH relativeFrom="column">
              <wp:posOffset>-106680</wp:posOffset>
            </wp:positionH>
            <wp:positionV relativeFrom="paragraph">
              <wp:posOffset>173355</wp:posOffset>
            </wp:positionV>
            <wp:extent cx="5731510" cy="3258185"/>
            <wp:effectExtent l="0" t="0" r="0" b="3175"/>
            <wp:wrapSquare wrapText="bothSides"/>
            <wp:docPr id="1519892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89266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14:sizeRelH relativeFrom="margin">
              <wp14:pctWidth>0</wp14:pctWidth>
            </wp14:sizeRelH>
            <wp14:sizeRelV relativeFrom="margin">
              <wp14:pctHeight>0</wp14:pctHeight>
            </wp14:sizeRelV>
          </wp:anchor>
        </w:drawing>
      </w:r>
    </w:p>
    <w:p w14:paraId="43F3B45C" w14:textId="2FE5AD11" w:rsidR="00DB5DDC" w:rsidRPr="00D25EB4" w:rsidRDefault="00DB5DDC" w:rsidP="00DB5DDC">
      <w:pPr>
        <w:pStyle w:val="NormalWeb"/>
        <w:jc w:val="both"/>
        <w:rPr>
          <w:rFonts w:ascii="Aptos" w:hAnsi="Aptos"/>
        </w:rPr>
      </w:pPr>
      <w:r w:rsidRPr="00D25EB4">
        <w:rPr>
          <w:noProof/>
          <w:sz w:val="18"/>
          <w:szCs w:val="18"/>
        </w:rPr>
        <mc:AlternateContent>
          <mc:Choice Requires="wps">
            <w:drawing>
              <wp:anchor distT="0" distB="0" distL="114300" distR="114300" simplePos="0" relativeHeight="251662336" behindDoc="0" locked="0" layoutInCell="1" allowOverlap="1" wp14:anchorId="53F6B103" wp14:editId="39F19D74">
                <wp:simplePos x="0" y="0"/>
                <wp:positionH relativeFrom="margin">
                  <wp:align>left</wp:align>
                </wp:positionH>
                <wp:positionV relativeFrom="paragraph">
                  <wp:posOffset>227330</wp:posOffset>
                </wp:positionV>
                <wp:extent cx="5731510" cy="635"/>
                <wp:effectExtent l="0" t="0" r="2540" b="0"/>
                <wp:wrapSquare wrapText="bothSides"/>
                <wp:docPr id="36881887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3F80499" w14:textId="77777777" w:rsidR="00DB5DDC" w:rsidRPr="007E16E4" w:rsidRDefault="00DB5DDC" w:rsidP="00DB5DDC">
                            <w:pPr>
                              <w:pStyle w:val="Caption"/>
                              <w:rPr>
                                <w:noProof/>
                              </w:rPr>
                            </w:pPr>
                            <w:r>
                              <w:t xml:space="preserve">Figure 1.2 Quick and Easy feature scree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F6B103" id="_x0000_t202" coordsize="21600,21600" o:spt="202" path="m,l,21600r21600,l21600,xe">
                <v:stroke joinstyle="miter"/>
                <v:path gradientshapeok="t" o:connecttype="rect"/>
              </v:shapetype>
              <v:shape id="Text Box 1" o:spid="_x0000_s1026" type="#_x0000_t202" style="position:absolute;left:0;text-align:left;margin-left:0;margin-top:17.9pt;width:451.3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" stroked="f">
                <v:textbox style="mso-fit-shape-to-text:t" inset="0,0,0,0">
                  <w:txbxContent>
                    <w:p w14:paraId="23F80499" w14:textId="77777777" w:rsidR="00DB5DDC" w:rsidRPr="007E16E4" w:rsidRDefault="00DB5DDC" w:rsidP="00DB5DDC">
                      <w:pPr>
                        <w:pStyle w:val="Caption"/>
                        <w:rPr>
                          <w:noProof/>
                        </w:rPr>
                      </w:pPr>
                      <w:r>
                        <w:t xml:space="preserve">Figure 1.2 Quick and Easy feature screen </w:t>
                      </w:r>
                    </w:p>
                  </w:txbxContent>
                </v:textbox>
                <w10:wrap type="square" anchorx="margin"/>
              </v:shape>
            </w:pict>
          </mc:Fallback>
        </mc:AlternateContent>
      </w:r>
      <w:r w:rsidRPr="00D25EB4">
        <w:rPr>
          <w:rFonts w:ascii="Aptos" w:hAnsi="Aptos"/>
          <w:sz w:val="18"/>
          <w:szCs w:val="18"/>
        </w:rPr>
        <w:t xml:space="preserve">Note: Screenshot from </w:t>
      </w:r>
      <w:r w:rsidRPr="00D25EB4">
        <w:rPr>
          <w:rFonts w:ascii="Aptos" w:hAnsi="Aptos"/>
          <w:sz w:val="18"/>
          <w:szCs w:val="18"/>
        </w:rPr>
        <w:fldChar w:fldCharType="begin"/>
      </w:r>
      <w:r w:rsidR="000522BF">
        <w:rPr>
          <w:rFonts w:ascii="Aptos" w:hAnsi="Aptos"/>
          <w:sz w:val="18"/>
          <w:szCs w:val="18"/>
        </w:rPr>
        <w:instrText xml:space="preserve"> ADDIN ZOTERO_ITEM CSL_CITATION {"citationID":"sRrKQG2g","properties":{"formattedCitation":"({\\i{}Quick &amp; Easy Recipes | Yummly}, n.d.)","plainCitation":"(Quick &amp; Easy Recipes | Yummly, n.d.)","noteIndex":0},"citationItems":[{"id":"YZeHaXCj/DHbGqiuA","uris":["http://zotero.org/users/14839981/items/4T5UEP9M"],"itemData":{"id":149,"type":"webpage","abstract":"Quick &amp; easy recipes are designed for hungry people on the go. Easy lemon chicken to simple butternut squash soup, you can choose from thousands of recipes.","container-title":"Easy Recipes | Yummly","language":"en","title":"Quick &amp; Easy Recipes | Yummly","URL":"https://www.yummly.com/quick-easy","accessed":{"date-parts":[["2024",8,24]]}}}],"schema":"https://github.com/citation-style-language/schema/raw/master/csl-citation.json"} </w:instrText>
      </w:r>
      <w:r w:rsidRPr="00D25EB4">
        <w:rPr>
          <w:rFonts w:ascii="Aptos" w:hAnsi="Aptos"/>
          <w:sz w:val="18"/>
          <w:szCs w:val="18"/>
        </w:rPr>
        <w:fldChar w:fldCharType="separate"/>
      </w:r>
      <w:r w:rsidRPr="00D25EB4">
        <w:rPr>
          <w:rFonts w:ascii="Aptos" w:hAnsi="Aptos"/>
          <w:sz w:val="18"/>
          <w:szCs w:val="18"/>
        </w:rPr>
        <w:t>(</w:t>
      </w:r>
      <w:r w:rsidRPr="00D25EB4">
        <w:rPr>
          <w:rFonts w:ascii="Aptos" w:hAnsi="Aptos"/>
          <w:i/>
          <w:iCs/>
          <w:sz w:val="18"/>
          <w:szCs w:val="18"/>
        </w:rPr>
        <w:t>Quick &amp; Easy Recipes | Yummly</w:t>
      </w:r>
      <w:r w:rsidRPr="00D25EB4">
        <w:rPr>
          <w:rFonts w:ascii="Aptos" w:hAnsi="Aptos"/>
          <w:sz w:val="18"/>
          <w:szCs w:val="18"/>
        </w:rPr>
        <w:t>, n.d.)</w:t>
      </w:r>
      <w:r w:rsidRPr="00D25EB4">
        <w:rPr>
          <w:rFonts w:ascii="Aptos" w:hAnsi="Aptos"/>
          <w:sz w:val="18"/>
          <w:szCs w:val="18"/>
        </w:rPr>
        <w:fldChar w:fldCharType="end"/>
      </w:r>
      <w:r w:rsidRPr="00D25EB4">
        <w:rPr>
          <w:rFonts w:ascii="Aptos" w:hAnsi="Aptos"/>
          <w:sz w:val="18"/>
          <w:szCs w:val="18"/>
        </w:rPr>
        <w:t xml:space="preserve"> Screen. Copyright 2024 Yummly</w:t>
      </w:r>
      <w:r w:rsidRPr="00D25EB4">
        <w:rPr>
          <w:rFonts w:ascii="Aptos" w:hAnsi="Aptos"/>
          <w:color w:val="111111"/>
          <w:sz w:val="18"/>
          <w:szCs w:val="18"/>
          <w:shd w:val="clear" w:color="auto" w:fill="F7F7F7"/>
        </w:rPr>
        <w:t>. All rights reserved.</w:t>
      </w:r>
    </w:p>
    <w:p w14:paraId="775B0250" w14:textId="77777777" w:rsidR="00DB5DDC" w:rsidRPr="00506D04" w:rsidRDefault="00DB5DDC" w:rsidP="00DB5DDC">
      <w:pPr>
        <w:jc w:val="both"/>
      </w:pPr>
    </w:p>
    <w:p w14:paraId="7974AF8B" w14:textId="77777777" w:rsidR="00DB5DDC" w:rsidRDefault="00DB5DDC" w:rsidP="00BF7B33">
      <w:r>
        <w:lastRenderedPageBreak/>
        <w:t>Avoidable Features:</w:t>
      </w:r>
    </w:p>
    <w:p w14:paraId="0C7F6AB3" w14:textId="77777777" w:rsidR="00DB5DDC" w:rsidRDefault="00DB5DDC" w:rsidP="00DB5DDC">
      <w:pPr>
        <w:pStyle w:val="ListParagraph"/>
        <w:numPr>
          <w:ilvl w:val="0"/>
          <w:numId w:val="4"/>
        </w:numPr>
        <w:jc w:val="both"/>
      </w:pPr>
      <w:r>
        <w:t>Seasonal recipes</w:t>
      </w:r>
    </w:p>
    <w:p w14:paraId="0F2D0A9B" w14:textId="77777777" w:rsidR="00DB5DDC" w:rsidRDefault="00DB5DDC" w:rsidP="00DB5DDC">
      <w:pPr>
        <w:pStyle w:val="ListParagraph"/>
        <w:numPr>
          <w:ilvl w:val="0"/>
          <w:numId w:val="4"/>
        </w:numPr>
        <w:jc w:val="both"/>
      </w:pPr>
      <w:r>
        <w:t>Subscription plan</w:t>
      </w:r>
    </w:p>
    <w:p w14:paraId="4DFC8AEA" w14:textId="77777777" w:rsidR="00DB5DDC" w:rsidRDefault="00DB5DDC" w:rsidP="00DB5DDC">
      <w:pPr>
        <w:pStyle w:val="ListParagraph"/>
        <w:numPr>
          <w:ilvl w:val="0"/>
          <w:numId w:val="4"/>
        </w:numPr>
        <w:jc w:val="both"/>
      </w:pPr>
      <w:r>
        <w:t>Techniques</w:t>
      </w:r>
    </w:p>
    <w:p w14:paraId="42C284F1" w14:textId="77777777" w:rsidR="00DB5DDC" w:rsidRDefault="00DB5DDC" w:rsidP="00DB5DDC">
      <w:pPr>
        <w:pStyle w:val="ListParagraph"/>
        <w:jc w:val="both"/>
      </w:pPr>
    </w:p>
    <w:p w14:paraId="6C6A0C18" w14:textId="77777777" w:rsidR="00DB5DDC" w:rsidRDefault="00DB5DDC" w:rsidP="00DB5DDC">
      <w:pPr>
        <w:jc w:val="both"/>
      </w:pPr>
      <w:r>
        <w:t>For our app having a subscription plan would not make any sense, as it is meant to be free for the user to have access to all the necessary features from the start. The techniques feature ranges from beginner to advanced, in this case it is simply instructions on how to prepare certain ingredients of a recipe which should already be included in the instructions.</w:t>
      </w:r>
    </w:p>
    <w:p w14:paraId="3B5EF3CC" w14:textId="77777777" w:rsidR="00DB5DDC" w:rsidRPr="00772FBF" w:rsidRDefault="00DB5DDC" w:rsidP="00DB5DDC">
      <w:pPr>
        <w:jc w:val="both"/>
      </w:pPr>
    </w:p>
    <w:p w14:paraId="44BBB559" w14:textId="77777777" w:rsidR="00DB5DDC" w:rsidRDefault="00DB5DDC" w:rsidP="00DB5DDC">
      <w:pPr>
        <w:jc w:val="both"/>
      </w:pPr>
    </w:p>
    <w:p w14:paraId="7028E1CF" w14:textId="77777777" w:rsidR="00DB5DDC" w:rsidRPr="00DD651D" w:rsidRDefault="00DB5DDC" w:rsidP="00DB5DDC">
      <w:pPr>
        <w:jc w:val="both"/>
      </w:pPr>
    </w:p>
    <w:p w14:paraId="39078CB3" w14:textId="1B6EE056" w:rsidR="009E52CC" w:rsidRDefault="004A0EC7">
      <w:r>
        <w:br w:type="page"/>
      </w:r>
    </w:p>
    <w:p w14:paraId="682C533C" w14:textId="09703DA6" w:rsidR="009E52CC" w:rsidRDefault="009E52CC" w:rsidP="004A0EC7">
      <w:pPr>
        <w:pStyle w:val="Heading2"/>
        <w:numPr>
          <w:ilvl w:val="1"/>
          <w:numId w:val="7"/>
        </w:numPr>
        <w:ind w:left="567" w:hanging="567"/>
      </w:pPr>
      <w:proofErr w:type="spellStart"/>
      <w:r>
        <w:lastRenderedPageBreak/>
        <w:t>SuperCook</w:t>
      </w:r>
      <w:proofErr w:type="spellEnd"/>
    </w:p>
    <w:p w14:paraId="2C1F7ADE" w14:textId="1F30607E" w:rsidR="009E52CC" w:rsidRDefault="009E52CC">
      <w:r>
        <w:t>Platform/s:</w:t>
      </w:r>
      <w:r w:rsidR="00892AC0">
        <w:t xml:space="preserve"> Android</w:t>
      </w:r>
      <w:r w:rsidR="007C083A">
        <w:t xml:space="preserve"> / </w:t>
      </w:r>
      <w:r w:rsidR="00892AC0">
        <w:t>IOS,</w:t>
      </w:r>
      <w:r w:rsidR="007C083A">
        <w:t xml:space="preserve"> Windows / Mac, Web</w:t>
      </w:r>
    </w:p>
    <w:p w14:paraId="3B9F9338" w14:textId="238FD4DC" w:rsidR="009E52CC" w:rsidRDefault="009E52CC">
      <w:r>
        <w:t>Description:</w:t>
      </w:r>
      <w:r w:rsidR="007C083A">
        <w:t xml:space="preserve"> </w:t>
      </w:r>
      <w:proofErr w:type="spellStart"/>
      <w:r w:rsidR="007C083A">
        <w:t>SuperCook</w:t>
      </w:r>
      <w:proofErr w:type="spellEnd"/>
      <w:r w:rsidR="007C083A">
        <w:t xml:space="preserve"> is a recipe search engine. This search engine will take the ingredients that you select you have/want to use and will search for recipes that use those ingredients allowing people to use ingredients they have on hand</w:t>
      </w:r>
      <w:r w:rsidR="007C083A">
        <w:fldChar w:fldCharType="begin"/>
      </w:r>
      <w:r w:rsidR="007C083A">
        <w:instrText xml:space="preserve"> ADDIN ZOTERO_ITEM CSL_CITATION {"citationID":"hcIzfdEI","properties":{"formattedCitation":"({\\i{}SuperCook - Recipe Generator - Apps on Google Play}, n.d.)","plainCitation":"(SuperCook - Recipe Generator - Apps on Google Play, n.d.)","noteIndex":0},"citationItems":[{"id":18,"uris":["http://zotero.org/groups/5631381/items/JP782I2S"],"itemData":{"id":18,"type":"webpage","abstract":"Grocery to Recipe - make recipes with ingredients you already have at home.","language":"en-US","title":"SuperCook - Recipe Generator - Apps on Google Play","URL":"https://play.google.com/store/apps/details?id=com.supercook.app&amp;hl=en_US","accessed":{"date-parts":[["2024",8,24]]}}}],"schema":"https://github.com/citation-style-language/schema/raw/master/csl-citation.json"} </w:instrText>
      </w:r>
      <w:r w:rsidR="007C083A">
        <w:fldChar w:fldCharType="separate"/>
      </w:r>
      <w:r w:rsidR="007C083A" w:rsidRPr="007C083A">
        <w:rPr>
          <w:rFonts w:ascii="Arial" w:hAnsi="Arial" w:cs="Arial"/>
          <w:kern w:val="0"/>
        </w:rPr>
        <w:t>(</w:t>
      </w:r>
      <w:r w:rsidR="007C083A" w:rsidRPr="007C083A">
        <w:rPr>
          <w:rFonts w:ascii="Arial" w:hAnsi="Arial" w:cs="Arial"/>
          <w:i/>
          <w:iCs/>
          <w:kern w:val="0"/>
        </w:rPr>
        <w:t>SuperCook - Recipe Generator - Apps on Google Play</w:t>
      </w:r>
      <w:r w:rsidR="007C083A" w:rsidRPr="007C083A">
        <w:rPr>
          <w:rFonts w:ascii="Arial" w:hAnsi="Arial" w:cs="Arial"/>
          <w:kern w:val="0"/>
        </w:rPr>
        <w:t>, n.d.)</w:t>
      </w:r>
      <w:r w:rsidR="007C083A">
        <w:fldChar w:fldCharType="end"/>
      </w:r>
      <w:r w:rsidR="007C083A">
        <w:t>.</w:t>
      </w:r>
    </w:p>
    <w:p w14:paraId="14F052D6" w14:textId="719A2EE8" w:rsidR="009E52CC" w:rsidRDefault="009E52CC">
      <w:r>
        <w:t xml:space="preserve">Features that we want to incorporate: </w:t>
      </w:r>
    </w:p>
    <w:p w14:paraId="6A875983" w14:textId="07B0A793" w:rsidR="00BF7B33" w:rsidRDefault="00BF7B33" w:rsidP="00BF7B33">
      <w:pPr>
        <w:pStyle w:val="ListParagraph"/>
        <w:numPr>
          <w:ilvl w:val="0"/>
          <w:numId w:val="6"/>
        </w:numPr>
      </w:pPr>
      <w:r>
        <w:t>Filter recipes based on ingredients</w:t>
      </w:r>
    </w:p>
    <w:p w14:paraId="2E4364F2" w14:textId="0C3A1782" w:rsidR="00BF7B33" w:rsidRDefault="00BF7B33" w:rsidP="00BF7B33">
      <w:pPr>
        <w:pStyle w:val="ListParagraph"/>
        <w:numPr>
          <w:ilvl w:val="0"/>
          <w:numId w:val="6"/>
        </w:numPr>
      </w:pPr>
      <w:r>
        <w:t xml:space="preserve">Filter recipes by diet, </w:t>
      </w:r>
      <w:proofErr w:type="gramStart"/>
      <w:r>
        <w:t>meal time</w:t>
      </w:r>
      <w:proofErr w:type="gramEnd"/>
      <w:r>
        <w:t xml:space="preserve"> etc</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Pr="00925F5C" w:rsidRDefault="00654A92" w:rsidP="00C33300">
            <w:pPr>
              <w:keepNext/>
              <w:rPr>
                <w:rFonts w:asciiTheme="minorHAnsi" w:hAnsiTheme="minorHAnsi" w:cstheme="minorHAnsi"/>
              </w:rPr>
            </w:pPr>
            <w:r w:rsidRPr="00925F5C">
              <w:rPr>
                <w:rFonts w:cstheme="minorHAnsi"/>
                <w:noProof/>
              </w:rPr>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13"/>
                          <a:stretch>
                            <a:fillRect/>
                          </a:stretch>
                        </pic:blipFill>
                        <pic:spPr>
                          <a:xfrm>
                            <a:off x="0" y="0"/>
                            <a:ext cx="4610283" cy="2275516"/>
                          </a:xfrm>
                          <a:prstGeom prst="rect">
                            <a:avLst/>
                          </a:prstGeom>
                        </pic:spPr>
                      </pic:pic>
                    </a:graphicData>
                  </a:graphic>
                </wp:inline>
              </w:drawing>
            </w:r>
          </w:p>
          <w:p w14:paraId="21D2403C" w14:textId="24E3B0B0" w:rsidR="00C33300" w:rsidRPr="00925F5C" w:rsidRDefault="00C33300" w:rsidP="00C33300">
            <w:pPr>
              <w:pStyle w:val="Caption"/>
              <w:rPr>
                <w:rFonts w:asciiTheme="minorHAnsi" w:hAnsiTheme="minorHAnsi" w:cstheme="minorHAnsi"/>
              </w:rPr>
            </w:pPr>
            <w:r w:rsidRPr="00925F5C">
              <w:rPr>
                <w:rFonts w:asciiTheme="minorHAnsi" w:hAnsiTheme="minorHAnsi" w:cstheme="minorHAnsi"/>
              </w:rPr>
              <w:t xml:space="preserve">Figure </w:t>
            </w:r>
            <w:r w:rsidRPr="00925F5C">
              <w:rPr>
                <w:rFonts w:cstheme="minorHAnsi"/>
              </w:rPr>
              <w:fldChar w:fldCharType="begin"/>
            </w:r>
            <w:r w:rsidRPr="00925F5C">
              <w:rPr>
                <w:rFonts w:asciiTheme="minorHAnsi" w:hAnsiTheme="minorHAnsi" w:cstheme="minorHAnsi"/>
              </w:rPr>
              <w:instrText xml:space="preserve"> SEQ Figure \* ARABIC </w:instrText>
            </w:r>
            <w:r w:rsidRPr="00925F5C">
              <w:rPr>
                <w:rFonts w:cstheme="minorHAnsi"/>
              </w:rPr>
              <w:fldChar w:fldCharType="separate"/>
            </w:r>
            <w:r w:rsidRPr="00925F5C">
              <w:rPr>
                <w:rFonts w:asciiTheme="minorHAnsi" w:hAnsiTheme="minorHAnsi" w:cstheme="minorHAnsi"/>
                <w:noProof/>
              </w:rPr>
              <w:t>1</w:t>
            </w:r>
            <w:r w:rsidRPr="00925F5C">
              <w:rPr>
                <w:rFonts w:cstheme="minorHAnsi"/>
              </w:rPr>
              <w:fldChar w:fldCharType="end"/>
            </w:r>
            <w:r w:rsidRPr="00925F5C">
              <w:rPr>
                <w:rFonts w:asciiTheme="minorHAnsi" w:hAnsiTheme="minorHAnsi" w:cstheme="minorHAnsi"/>
              </w:rPr>
              <w:t xml:space="preserve">: The Main Page of </w:t>
            </w:r>
            <w:proofErr w:type="spellStart"/>
            <w:r w:rsidRPr="00925F5C">
              <w:rPr>
                <w:rFonts w:asciiTheme="minorHAnsi" w:hAnsiTheme="minorHAnsi" w:cstheme="minorHAnsi"/>
              </w:rPr>
              <w:t>SuperCook</w:t>
            </w:r>
            <w:proofErr w:type="spellEnd"/>
            <w:r w:rsidRPr="00925F5C">
              <w:rPr>
                <w:rFonts w:cstheme="minorHAnsi"/>
              </w:rPr>
              <w:fldChar w:fldCharType="begin"/>
            </w:r>
            <w:r w:rsidRPr="00925F5C">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sidRPr="00925F5C">
              <w:rPr>
                <w:rFonts w:cstheme="minorHAnsi"/>
              </w:rPr>
              <w:fldChar w:fldCharType="separate"/>
            </w:r>
            <w:r w:rsidRPr="00925F5C">
              <w:rPr>
                <w:rFonts w:asciiTheme="minorHAnsi" w:hAnsiTheme="minorHAnsi" w:cstheme="minorHAnsi"/>
              </w:rPr>
              <w:t>(</w:t>
            </w:r>
            <w:proofErr w:type="spellStart"/>
            <w:r w:rsidRPr="00925F5C">
              <w:rPr>
                <w:rFonts w:asciiTheme="minorHAnsi" w:hAnsiTheme="minorHAnsi" w:cstheme="minorHAnsi"/>
                <w:i w:val="0"/>
                <w:iCs w:val="0"/>
              </w:rPr>
              <w:t>Supercook</w:t>
            </w:r>
            <w:proofErr w:type="spellEnd"/>
            <w:r w:rsidRPr="00925F5C">
              <w:rPr>
                <w:rFonts w:asciiTheme="minorHAnsi" w:hAnsiTheme="minorHAnsi" w:cstheme="minorHAnsi"/>
              </w:rPr>
              <w:t>, n.d.)</w:t>
            </w:r>
            <w:r w:rsidRPr="00925F5C">
              <w:rPr>
                <w:rFonts w:cstheme="minorHAnsi"/>
              </w:rPr>
              <w:fldChar w:fldCharType="end"/>
            </w:r>
          </w:p>
          <w:p w14:paraId="2DCB7969" w14:textId="77777777" w:rsidR="00654A92" w:rsidRDefault="00925F5C">
            <w:pPr>
              <w:rPr>
                <w:rFonts w:asciiTheme="minorHAnsi" w:hAnsiTheme="minorHAnsi" w:cstheme="minorHAnsi"/>
              </w:rPr>
            </w:pPr>
            <w:r>
              <w:rPr>
                <w:rFonts w:asciiTheme="minorHAnsi" w:hAnsiTheme="minorHAnsi" w:cstheme="minorHAnsi"/>
              </w:rPr>
              <w:t>[Figure Number] shows the main page of the website.</w:t>
            </w:r>
            <w:r w:rsidR="00BF7B33">
              <w:rPr>
                <w:rFonts w:asciiTheme="minorHAnsi" w:hAnsiTheme="minorHAnsi" w:cstheme="minorHAnsi"/>
              </w:rPr>
              <w:t xml:space="preserve"> From here a user can scroll down to see the different sections and expand them to fin the ingredients they want to use.</w:t>
            </w:r>
          </w:p>
          <w:p w14:paraId="40043635" w14:textId="745047C0" w:rsidR="00BF7B33" w:rsidRPr="00925F5C" w:rsidRDefault="00BF7B33">
            <w:pPr>
              <w:rPr>
                <w:rFonts w:asciiTheme="minorHAnsi" w:hAnsiTheme="minorHAnsi" w:cstheme="minorHAnsi"/>
              </w:rPr>
            </w:pPr>
            <w:r>
              <w:rPr>
                <w:rFonts w:asciiTheme="minorHAnsi" w:hAnsiTheme="minorHAnsi" w:cstheme="minorHAnsi"/>
              </w:rPr>
              <w:t>One feature to avoid is that the extra filtering options are only shown once ingredients have been selected.</w:t>
            </w:r>
          </w:p>
        </w:tc>
      </w:tr>
      <w:tr w:rsidR="00654A92" w14:paraId="2B79A39F" w14:textId="77777777" w:rsidTr="00654A92">
        <w:tc>
          <w:tcPr>
            <w:tcW w:w="9016" w:type="dxa"/>
          </w:tcPr>
          <w:p w14:paraId="2B9F674B" w14:textId="77777777" w:rsidR="00654A92" w:rsidRPr="00925F5C" w:rsidRDefault="00C33300">
            <w:pPr>
              <w:rPr>
                <w:rFonts w:asciiTheme="minorHAnsi" w:hAnsiTheme="minorHAnsi" w:cstheme="minorHAnsi"/>
              </w:rPr>
            </w:pPr>
            <w:r w:rsidRPr="00925F5C">
              <w:rPr>
                <w:rFonts w:cstheme="minorHAnsi"/>
                <w:noProof/>
              </w:rPr>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4"/>
                          <a:stretch>
                            <a:fillRect/>
                          </a:stretch>
                        </pic:blipFill>
                        <pic:spPr>
                          <a:xfrm>
                            <a:off x="0" y="0"/>
                            <a:ext cx="5104406" cy="2485471"/>
                          </a:xfrm>
                          <a:prstGeom prst="rect">
                            <a:avLst/>
                          </a:prstGeom>
                        </pic:spPr>
                      </pic:pic>
                    </a:graphicData>
                  </a:graphic>
                </wp:inline>
              </w:drawing>
            </w:r>
          </w:p>
          <w:p w14:paraId="4AD5810C" w14:textId="77777777" w:rsidR="00925F5C" w:rsidRPr="00925F5C" w:rsidRDefault="00925F5C">
            <w:pPr>
              <w:rPr>
                <w:rFonts w:asciiTheme="minorHAnsi" w:hAnsiTheme="minorHAnsi" w:cstheme="minorHAnsi"/>
              </w:rPr>
            </w:pPr>
          </w:p>
          <w:p w14:paraId="3F00B525" w14:textId="77777777" w:rsidR="00925F5C" w:rsidRPr="00925F5C" w:rsidRDefault="00925F5C">
            <w:pPr>
              <w:rPr>
                <w:rFonts w:asciiTheme="minorHAnsi" w:hAnsiTheme="minorHAnsi" w:cstheme="minorHAnsi"/>
              </w:rPr>
            </w:pPr>
          </w:p>
          <w:p w14:paraId="50951420" w14:textId="77777777" w:rsidR="00925F5C" w:rsidRDefault="00925F5C">
            <w:pPr>
              <w:rPr>
                <w:rFonts w:asciiTheme="minorHAnsi" w:hAnsiTheme="minorHAnsi" w:cstheme="minorHAnsi"/>
              </w:rPr>
            </w:pPr>
            <w:r w:rsidRPr="00925F5C">
              <w:rPr>
                <w:rFonts w:asciiTheme="minorHAnsi" w:hAnsiTheme="minorHAnsi" w:cstheme="minorHAnsi"/>
              </w:rPr>
              <w:t xml:space="preserve">[Figure number] show that the results of filtering recipes based </w:t>
            </w:r>
            <w:proofErr w:type="gramStart"/>
            <w:r w:rsidRPr="00925F5C">
              <w:rPr>
                <w:rFonts w:asciiTheme="minorHAnsi" w:hAnsiTheme="minorHAnsi" w:cstheme="minorHAnsi"/>
              </w:rPr>
              <w:t>off of</w:t>
            </w:r>
            <w:proofErr w:type="gramEnd"/>
            <w:r w:rsidRPr="00925F5C">
              <w:rPr>
                <w:rFonts w:asciiTheme="minorHAnsi" w:hAnsiTheme="minorHAnsi" w:cstheme="minorHAnsi"/>
              </w:rPr>
              <w:t xml:space="preserve"> ingredients that the user chooses.</w:t>
            </w:r>
            <w:r>
              <w:rPr>
                <w:rFonts w:asciiTheme="minorHAnsi" w:hAnsiTheme="minorHAnsi" w:cstheme="minorHAnsi"/>
              </w:rPr>
              <w:t xml:space="preserve"> </w:t>
            </w:r>
          </w:p>
          <w:p w14:paraId="524EAF73" w14:textId="77777777" w:rsidR="00925F5C" w:rsidRDefault="00925F5C">
            <w:pPr>
              <w:rPr>
                <w:rFonts w:asciiTheme="minorHAnsi" w:hAnsiTheme="minorHAnsi" w:cstheme="minorHAnsi"/>
              </w:rPr>
            </w:pPr>
          </w:p>
          <w:p w14:paraId="050F32B3" w14:textId="619594F9" w:rsidR="00925F5C" w:rsidRDefault="00925F5C">
            <w:pPr>
              <w:rPr>
                <w:rFonts w:asciiTheme="minorHAnsi" w:hAnsiTheme="minorHAnsi" w:cstheme="minorHAnsi"/>
              </w:rPr>
            </w:pPr>
            <w:r>
              <w:rPr>
                <w:rFonts w:asciiTheme="minorHAnsi" w:hAnsiTheme="minorHAnsi" w:cstheme="minorHAnsi"/>
              </w:rPr>
              <w:lastRenderedPageBreak/>
              <w:t xml:space="preserve">The recipes are not created/ maintained by </w:t>
            </w:r>
            <w:proofErr w:type="spellStart"/>
            <w:r>
              <w:rPr>
                <w:rFonts w:asciiTheme="minorHAnsi" w:hAnsiTheme="minorHAnsi" w:cstheme="minorHAnsi"/>
              </w:rPr>
              <w:t>SuperCook</w:t>
            </w:r>
            <w:proofErr w:type="spellEnd"/>
            <w:r>
              <w:rPr>
                <w:rFonts w:asciiTheme="minorHAnsi" w:hAnsiTheme="minorHAnsi" w:cstheme="minorHAnsi"/>
              </w:rPr>
              <w:t xml:space="preserve"> and are only links to the site that has the recipe.  This leads to a feature that we want to avoid is to only have our app/website act </w:t>
            </w:r>
            <w:r w:rsidR="00BF7B33">
              <w:rPr>
                <w:rFonts w:asciiTheme="minorHAnsi" w:hAnsiTheme="minorHAnsi" w:cstheme="minorHAnsi"/>
              </w:rPr>
              <w:t>to</w:t>
            </w:r>
            <w:r w:rsidR="00892AC0">
              <w:rPr>
                <w:rFonts w:asciiTheme="minorHAnsi" w:hAnsiTheme="minorHAnsi" w:cstheme="minorHAnsi"/>
              </w:rPr>
              <w:t xml:space="preserve"> find other sites.</w:t>
            </w:r>
          </w:p>
          <w:p w14:paraId="21642FFB" w14:textId="2BEBBA31" w:rsidR="00892AC0" w:rsidRDefault="00892AC0">
            <w:pPr>
              <w:rPr>
                <w:rFonts w:asciiTheme="minorHAnsi" w:hAnsiTheme="minorHAnsi" w:cstheme="minorHAnsi"/>
              </w:rPr>
            </w:pPr>
            <w:r>
              <w:rPr>
                <w:rFonts w:asciiTheme="minorHAnsi" w:hAnsiTheme="minorHAnsi" w:cstheme="minorHAnsi"/>
              </w:rPr>
              <w:t>Another feature we want to avoid is the results are sometimes singular focus recipes m</w:t>
            </w:r>
            <w:r w:rsidR="004A0EC7">
              <w:rPr>
                <w:rFonts w:asciiTheme="minorHAnsi" w:hAnsiTheme="minorHAnsi" w:cstheme="minorHAnsi"/>
              </w:rPr>
              <w:t>e</w:t>
            </w:r>
            <w:r>
              <w:rPr>
                <w:rFonts w:asciiTheme="minorHAnsi" w:hAnsiTheme="minorHAnsi" w:cstheme="minorHAnsi"/>
              </w:rPr>
              <w:t>aning they focus on only the meat for example.</w:t>
            </w:r>
          </w:p>
          <w:p w14:paraId="3176892F" w14:textId="79D4EF73" w:rsidR="00892AC0" w:rsidRPr="00925F5C" w:rsidRDefault="00892AC0">
            <w:pPr>
              <w:rPr>
                <w:rFonts w:asciiTheme="minorHAnsi" w:hAnsiTheme="minorHAnsi" w:cstheme="minorHAnsi"/>
              </w:rPr>
            </w:pPr>
          </w:p>
        </w:tc>
      </w:tr>
      <w:tr w:rsidR="00654A92" w14:paraId="7347F8C8" w14:textId="77777777" w:rsidTr="00654A92">
        <w:tc>
          <w:tcPr>
            <w:tcW w:w="9016" w:type="dxa"/>
          </w:tcPr>
          <w:p w14:paraId="32139DF6" w14:textId="77777777" w:rsidR="00654A92" w:rsidRDefault="00925F5C">
            <w:pPr>
              <w:rPr>
                <w:rFonts w:asciiTheme="minorHAnsi" w:hAnsiTheme="minorHAnsi" w:cstheme="minorHAnsi"/>
              </w:rPr>
            </w:pPr>
            <w:r w:rsidRPr="00925F5C">
              <w:rPr>
                <w:rFonts w:cstheme="minorHAnsi"/>
                <w:noProof/>
              </w:rPr>
              <w:drawing>
                <wp:inline distT="0" distB="0" distL="0" distR="0" wp14:anchorId="42267755" wp14:editId="41068DDF">
                  <wp:extent cx="5603052" cy="2834640"/>
                  <wp:effectExtent l="0" t="0" r="0" b="3810"/>
                  <wp:docPr id="172645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2021" name=""/>
                          <pic:cNvPicPr/>
                        </pic:nvPicPr>
                        <pic:blipFill rotWithShape="1">
                          <a:blip r:embed="rId15"/>
                          <a:srcRect b="2094"/>
                          <a:stretch/>
                        </pic:blipFill>
                        <pic:spPr bwMode="auto">
                          <a:xfrm>
                            <a:off x="0" y="0"/>
                            <a:ext cx="5625686" cy="2846091"/>
                          </a:xfrm>
                          <a:prstGeom prst="rect">
                            <a:avLst/>
                          </a:prstGeom>
                          <a:ln>
                            <a:noFill/>
                          </a:ln>
                          <a:extLst>
                            <a:ext uri="{53640926-AAD7-44D8-BBD7-CCE9431645EC}">
                              <a14:shadowObscured xmlns:a14="http://schemas.microsoft.com/office/drawing/2010/main"/>
                            </a:ext>
                          </a:extLst>
                        </pic:spPr>
                      </pic:pic>
                    </a:graphicData>
                  </a:graphic>
                </wp:inline>
              </w:drawing>
            </w:r>
          </w:p>
          <w:p w14:paraId="4A58DD0D" w14:textId="77777777" w:rsidR="00892AC0" w:rsidRDefault="00892AC0">
            <w:pPr>
              <w:rPr>
                <w:rFonts w:asciiTheme="minorHAnsi" w:hAnsiTheme="minorHAnsi" w:cstheme="minorHAnsi"/>
              </w:rPr>
            </w:pPr>
          </w:p>
          <w:p w14:paraId="7486D28A" w14:textId="42E9A623" w:rsidR="00892AC0" w:rsidRPr="00925F5C" w:rsidRDefault="00892AC0">
            <w:pPr>
              <w:rPr>
                <w:rFonts w:asciiTheme="minorHAnsi" w:hAnsiTheme="minorHAnsi" w:cstheme="minorHAnsi"/>
              </w:rPr>
            </w:pPr>
            <w:r>
              <w:rPr>
                <w:rFonts w:asciiTheme="minorHAnsi" w:hAnsiTheme="minorHAnsi" w:cstheme="minorHAnsi"/>
              </w:rPr>
              <w:t xml:space="preserve">[Figure Number] shows the expanded options for filtering the recipes. This is a feature that we want to use for our app/website as adding additional filters such as </w:t>
            </w:r>
            <w:proofErr w:type="gramStart"/>
            <w:r>
              <w:rPr>
                <w:rFonts w:asciiTheme="minorHAnsi" w:hAnsiTheme="minorHAnsi" w:cstheme="minorHAnsi"/>
              </w:rPr>
              <w:t>meal time</w:t>
            </w:r>
            <w:proofErr w:type="gramEnd"/>
            <w:r>
              <w:rPr>
                <w:rFonts w:asciiTheme="minorHAnsi" w:hAnsiTheme="minorHAnsi" w:cstheme="minorHAnsi"/>
              </w:rPr>
              <w:t xml:space="preserve"> or diet is very important to appealing to a wide variety of people.</w:t>
            </w:r>
          </w:p>
        </w:tc>
      </w:tr>
    </w:tbl>
    <w:p w14:paraId="47697CCD" w14:textId="77777777" w:rsidR="009E52CC" w:rsidRDefault="009E52CC"/>
    <w:p w14:paraId="075F3F86" w14:textId="614A2849" w:rsidR="004A0EC7" w:rsidRDefault="004A0EC7">
      <w:r>
        <w:br w:type="page"/>
      </w:r>
    </w:p>
    <w:p w14:paraId="296A4A49" w14:textId="6F3596EE" w:rsidR="00063BF2" w:rsidRDefault="00063BF2" w:rsidP="004A0EC7">
      <w:pPr>
        <w:pStyle w:val="Heading1"/>
        <w:numPr>
          <w:ilvl w:val="0"/>
          <w:numId w:val="7"/>
        </w:numPr>
        <w:ind w:left="567" w:hanging="567"/>
      </w:pPr>
      <w:bookmarkStart w:id="5" w:name="_Toc174435147"/>
      <w:r>
        <w:lastRenderedPageBreak/>
        <w:t>Project Plan</w:t>
      </w:r>
      <w:bookmarkEnd w:id="5"/>
    </w:p>
    <w:p w14:paraId="4D53836E" w14:textId="5135A760" w:rsidR="00B8275D" w:rsidRDefault="00B8275D" w:rsidP="008C1E9F"/>
    <w:p w14:paraId="0B7DA884" w14:textId="77777777" w:rsidR="00437027" w:rsidRDefault="00437027" w:rsidP="00437027">
      <w:pPr>
        <w:keepNext/>
      </w:pPr>
      <w:r>
        <w:rPr>
          <w:noProof/>
        </w:rPr>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5B7228A6" w:rsidR="00B8275D" w:rsidRDefault="00437027" w:rsidP="00437027">
      <w:pPr>
        <w:pStyle w:val="Caption"/>
      </w:pPr>
      <w:r>
        <w:t xml:space="preserve">Figure </w:t>
      </w:r>
      <w:fldSimple w:instr=" SEQ Figure \* ARABIC ">
        <w:r w:rsidR="00C33300">
          <w:rPr>
            <w:noProof/>
          </w:rPr>
          <w:t>2</w:t>
        </w:r>
      </w:fldSimple>
      <w:r>
        <w:t>: The Roadmap for the project</w:t>
      </w:r>
      <w:r w:rsidR="004A0EC7">
        <w: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4DCC0F15" w14:textId="337D7456" w:rsidR="0019445C"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1B7E55AB" w14:textId="751C583E" w:rsidR="0019445C" w:rsidRDefault="004A0EC7" w:rsidP="008C1E9F">
      <w:r>
        <w:t xml:space="preserve">To layout the major deliverable dates we have included a </w:t>
      </w:r>
      <w:proofErr w:type="gramStart"/>
      <w:r>
        <w:t>table ,</w:t>
      </w:r>
      <w:proofErr w:type="gramEnd"/>
      <w:r>
        <w:t xml:space="preserve"> [table number] to show the start and end dates.</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lastRenderedPageBreak/>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8C1E9F">
      <w:r>
        <w:t>Discord – main line of communication</w:t>
      </w:r>
      <w:r w:rsidR="003B3F0E">
        <w:t xml:space="preserve"> </w:t>
      </w:r>
    </w:p>
    <w:p w14:paraId="4FF9F752" w14:textId="290850EF" w:rsidR="00F60988" w:rsidRDefault="00F60988" w:rsidP="008C1E9F">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17FF5856" w:rsidR="00063BF2" w:rsidRDefault="00063BF2" w:rsidP="004A0EC7">
      <w:pPr>
        <w:pStyle w:val="Heading1"/>
        <w:numPr>
          <w:ilvl w:val="0"/>
          <w:numId w:val="7"/>
        </w:numPr>
        <w:ind w:left="567" w:hanging="567"/>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564B2393" w14:textId="77777777" w:rsidR="00A93585" w:rsidRPr="00A93585" w:rsidRDefault="00873002" w:rsidP="00A93585">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A93585" w:rsidRPr="00A93585">
                <w:rPr>
                  <w:rFonts w:ascii="Arial" w:hAnsi="Arial" w:cs="Arial"/>
                  <w:i/>
                  <w:iCs/>
                  <w:kern w:val="0"/>
                </w:rPr>
                <w:t>About Yummly | Yummly</w:t>
              </w:r>
              <w:r w:rsidR="00A93585" w:rsidRPr="00A93585">
                <w:rPr>
                  <w:rFonts w:ascii="Arial" w:hAnsi="Arial" w:cs="Arial"/>
                  <w:kern w:val="0"/>
                </w:rPr>
                <w:t>. (n.d.-a). Retrieved 23 August 2024, from https://www.yummly.com/about</w:t>
              </w:r>
            </w:p>
            <w:p w14:paraId="1BA0A728" w14:textId="77777777" w:rsidR="00A93585" w:rsidRPr="00A93585" w:rsidRDefault="00A93585" w:rsidP="00A93585">
              <w:pPr>
                <w:pStyle w:val="Bibliography"/>
                <w:rPr>
                  <w:rFonts w:ascii="Arial" w:hAnsi="Arial" w:cs="Arial"/>
                  <w:kern w:val="0"/>
                </w:rPr>
              </w:pPr>
              <w:r w:rsidRPr="00A93585">
                <w:rPr>
                  <w:rFonts w:ascii="Arial" w:hAnsi="Arial" w:cs="Arial"/>
                  <w:i/>
                  <w:iCs/>
                  <w:kern w:val="0"/>
                </w:rPr>
                <w:t>About Yummly | Yummly</w:t>
              </w:r>
              <w:r w:rsidRPr="00A93585">
                <w:rPr>
                  <w:rFonts w:ascii="Arial" w:hAnsi="Arial" w:cs="Arial"/>
                  <w:kern w:val="0"/>
                </w:rPr>
                <w:t>. (n.d.-b). Retrieved 23 August 2024, from https://www.yummly.com/about</w:t>
              </w:r>
            </w:p>
            <w:p w14:paraId="7D395A75" w14:textId="77777777" w:rsidR="00A93585" w:rsidRPr="00A93585" w:rsidRDefault="00A93585" w:rsidP="00A93585">
              <w:pPr>
                <w:pStyle w:val="Bibliography"/>
                <w:rPr>
                  <w:rFonts w:ascii="Arial" w:hAnsi="Arial" w:cs="Arial"/>
                  <w:kern w:val="0"/>
                </w:rPr>
              </w:pPr>
              <w:r w:rsidRPr="00A93585">
                <w:rPr>
                  <w:rFonts w:ascii="Arial" w:hAnsi="Arial" w:cs="Arial"/>
                  <w:kern w:val="0"/>
                </w:rPr>
                <w:t xml:space="preserve">Botev, V. (2018, July 30). </w:t>
              </w:r>
              <w:r w:rsidRPr="00A93585">
                <w:rPr>
                  <w:rFonts w:ascii="Arial" w:hAnsi="Arial" w:cs="Arial"/>
                  <w:i/>
                  <w:iCs/>
                  <w:kern w:val="0"/>
                </w:rPr>
                <w:t>Recipe App Case Study</w:t>
              </w:r>
              <w:r w:rsidRPr="00A93585">
                <w:rPr>
                  <w:rFonts w:ascii="Arial" w:hAnsi="Arial" w:cs="Arial"/>
                  <w:kern w:val="0"/>
                </w:rPr>
                <w:t>. https://medium.com/@velichko.botev/recipe-app-case-study-986af9c28207#8cc6</w:t>
              </w:r>
            </w:p>
            <w:p w14:paraId="1C502BCC" w14:textId="77777777" w:rsidR="00A93585" w:rsidRPr="00A93585" w:rsidRDefault="00A93585" w:rsidP="00A93585">
              <w:pPr>
                <w:pStyle w:val="Bibliography"/>
                <w:rPr>
                  <w:rFonts w:ascii="Arial" w:hAnsi="Arial" w:cs="Arial"/>
                  <w:kern w:val="0"/>
                </w:rPr>
              </w:pPr>
              <w:r w:rsidRPr="00A93585">
                <w:rPr>
                  <w:rFonts w:ascii="Arial" w:hAnsi="Arial" w:cs="Arial"/>
                  <w:kern w:val="0"/>
                </w:rPr>
                <w:t xml:space="preserve">Davis, E. (2024, May 23). </w:t>
              </w:r>
              <w:r w:rsidRPr="00A93585">
                <w:rPr>
                  <w:rFonts w:ascii="Arial" w:hAnsi="Arial" w:cs="Arial"/>
                  <w:i/>
                  <w:iCs/>
                  <w:kern w:val="0"/>
                </w:rPr>
                <w:t>Why Are Recipe Sites So Bad? Unpalatable Truths</w:t>
              </w:r>
              <w:r w:rsidRPr="00A93585">
                <w:rPr>
                  <w:rFonts w:ascii="Arial" w:hAnsi="Arial" w:cs="Arial"/>
                  <w:kern w:val="0"/>
                </w:rPr>
                <w:t>. https://everylastrecipe.com/why-are-recipe-sites-so-bad-unpalatable-truths/</w:t>
              </w:r>
            </w:p>
            <w:p w14:paraId="4AACFD29" w14:textId="77777777" w:rsidR="00A93585" w:rsidRPr="00A93585" w:rsidRDefault="00A93585" w:rsidP="00A93585">
              <w:pPr>
                <w:pStyle w:val="Bibliography"/>
                <w:rPr>
                  <w:rFonts w:ascii="Arial" w:hAnsi="Arial" w:cs="Arial"/>
                  <w:kern w:val="0"/>
                </w:rPr>
              </w:pPr>
              <w:r w:rsidRPr="00A93585">
                <w:rPr>
                  <w:rFonts w:ascii="Arial" w:hAnsi="Arial" w:cs="Arial"/>
                  <w:i/>
                  <w:iCs/>
                  <w:kern w:val="0"/>
                </w:rPr>
                <w:t>ITPV302_Project_Plan</w:t>
              </w:r>
              <w:r w:rsidRPr="00A93585">
                <w:rPr>
                  <w:rFonts w:ascii="Arial" w:hAnsi="Arial" w:cs="Arial"/>
                  <w:kern w:val="0"/>
                </w:rPr>
                <w:t>. (n.d.). GitHub. Retrieved 24 August 2024, from https://github.com/users/NathanTh3Gr3at/projects/3/views/4</w:t>
              </w:r>
            </w:p>
            <w:p w14:paraId="6978F5BE" w14:textId="77777777" w:rsidR="00A93585" w:rsidRPr="00A93585" w:rsidRDefault="00A93585" w:rsidP="00A93585">
              <w:pPr>
                <w:pStyle w:val="Bibliography"/>
                <w:rPr>
                  <w:rFonts w:ascii="Arial" w:hAnsi="Arial" w:cs="Arial"/>
                  <w:kern w:val="0"/>
                </w:rPr>
              </w:pPr>
              <w:r w:rsidRPr="00A93585">
                <w:rPr>
                  <w:rFonts w:ascii="Arial" w:hAnsi="Arial" w:cs="Arial"/>
                  <w:kern w:val="0"/>
                </w:rPr>
                <w:t xml:space="preserve">Monsivais, P., Aggarwal, A., &amp; Drewnowski, A. (2014). Time Spent on Home Food Preparation and Indicators of Healthy Eating. </w:t>
              </w:r>
              <w:r w:rsidRPr="00A93585">
                <w:rPr>
                  <w:rFonts w:ascii="Arial" w:hAnsi="Arial" w:cs="Arial"/>
                  <w:i/>
                  <w:iCs/>
                  <w:kern w:val="0"/>
                </w:rPr>
                <w:t>American Journal of Preventive Medicine</w:t>
              </w:r>
              <w:r w:rsidRPr="00A93585">
                <w:rPr>
                  <w:rFonts w:ascii="Arial" w:hAnsi="Arial" w:cs="Arial"/>
                  <w:kern w:val="0"/>
                </w:rPr>
                <w:t xml:space="preserve">, </w:t>
              </w:r>
              <w:r w:rsidRPr="00A93585">
                <w:rPr>
                  <w:rFonts w:ascii="Arial" w:hAnsi="Arial" w:cs="Arial"/>
                  <w:i/>
                  <w:iCs/>
                  <w:kern w:val="0"/>
                </w:rPr>
                <w:t>47</w:t>
              </w:r>
              <w:r w:rsidRPr="00A93585">
                <w:rPr>
                  <w:rFonts w:ascii="Arial" w:hAnsi="Arial" w:cs="Arial"/>
                  <w:kern w:val="0"/>
                </w:rPr>
                <w:t>(6), 796–802. https://doi.org/10.1016/j.amepre.2014.07.033</w:t>
              </w:r>
            </w:p>
            <w:p w14:paraId="607870C8" w14:textId="77777777" w:rsidR="00A93585" w:rsidRPr="00A93585" w:rsidRDefault="00A93585" w:rsidP="00A93585">
              <w:pPr>
                <w:pStyle w:val="Bibliography"/>
                <w:rPr>
                  <w:rFonts w:ascii="Arial" w:hAnsi="Arial" w:cs="Arial"/>
                  <w:kern w:val="0"/>
                </w:rPr>
              </w:pPr>
              <w:r w:rsidRPr="00A93585">
                <w:rPr>
                  <w:rFonts w:ascii="Arial" w:hAnsi="Arial" w:cs="Arial"/>
                  <w:i/>
                  <w:iCs/>
                  <w:kern w:val="0"/>
                </w:rPr>
                <w:t>Quick &amp; Easy Recipes | Yummly</w:t>
              </w:r>
              <w:r w:rsidRPr="00A93585">
                <w:rPr>
                  <w:rFonts w:ascii="Arial" w:hAnsi="Arial" w:cs="Arial"/>
                  <w:kern w:val="0"/>
                </w:rPr>
                <w:t>. (n.d.). Easy Recipes | Yummly. Retrieved 24 August 2024, from https://www.yummly.com/quick-easy</w:t>
              </w:r>
            </w:p>
            <w:p w14:paraId="078BA50A" w14:textId="77777777" w:rsidR="00A93585" w:rsidRPr="00A93585" w:rsidRDefault="00A93585" w:rsidP="00A93585">
              <w:pPr>
                <w:pStyle w:val="Bibliography"/>
                <w:rPr>
                  <w:rFonts w:ascii="Arial" w:hAnsi="Arial" w:cs="Arial"/>
                  <w:kern w:val="0"/>
                </w:rPr>
              </w:pPr>
              <w:r w:rsidRPr="00A93585">
                <w:rPr>
                  <w:rFonts w:ascii="Arial" w:hAnsi="Arial" w:cs="Arial"/>
                  <w:kern w:val="0"/>
                </w:rPr>
                <w:t xml:space="preserve">RDN, J. H., MS. (2022, May 11). </w:t>
              </w:r>
              <w:r w:rsidRPr="00A93585">
                <w:rPr>
                  <w:rFonts w:ascii="Arial" w:hAnsi="Arial" w:cs="Arial"/>
                  <w:i/>
                  <w:iCs/>
                  <w:kern w:val="0"/>
                </w:rPr>
                <w:t>What to do when you’re Unmotivated to Cook?</w:t>
              </w:r>
              <w:r w:rsidRPr="00A93585">
                <w:rPr>
                  <w:rFonts w:ascii="Arial" w:hAnsi="Arial" w:cs="Arial"/>
                  <w:kern w:val="0"/>
                </w:rPr>
                <w:t xml:space="preserve"> The Kitchen Invitation. https://thekitcheninvitation.com/what-to-do-when-youre-unmotivated-to-cook/</w:t>
              </w:r>
            </w:p>
            <w:p w14:paraId="13473831" w14:textId="77777777" w:rsidR="00A93585" w:rsidRPr="00A93585" w:rsidRDefault="00A93585" w:rsidP="00A93585">
              <w:pPr>
                <w:pStyle w:val="Bibliography"/>
                <w:rPr>
                  <w:rFonts w:ascii="Arial" w:hAnsi="Arial" w:cs="Arial"/>
                  <w:kern w:val="0"/>
                </w:rPr>
              </w:pPr>
              <w:r w:rsidRPr="00A93585">
                <w:rPr>
                  <w:rFonts w:ascii="Arial" w:hAnsi="Arial" w:cs="Arial"/>
                  <w:kern w:val="0"/>
                </w:rPr>
                <w:t xml:space="preserve">Sergey </w:t>
              </w:r>
              <w:proofErr w:type="spellStart"/>
              <w:r w:rsidRPr="00A93585">
                <w:rPr>
                  <w:rFonts w:ascii="Arial" w:hAnsi="Arial" w:cs="Arial"/>
                  <w:kern w:val="0"/>
                </w:rPr>
                <w:t>Melashich</w:t>
              </w:r>
              <w:proofErr w:type="spellEnd"/>
              <w:r w:rsidRPr="00A93585">
                <w:rPr>
                  <w:rFonts w:ascii="Arial" w:hAnsi="Arial" w:cs="Arial"/>
                  <w:kern w:val="0"/>
                </w:rPr>
                <w:t xml:space="preserve">. (2024, June 10). </w:t>
              </w:r>
              <w:r w:rsidRPr="00A93585">
                <w:rPr>
                  <w:rFonts w:ascii="Arial" w:hAnsi="Arial" w:cs="Arial"/>
                  <w:i/>
                  <w:iCs/>
                  <w:kern w:val="0"/>
                </w:rPr>
                <w:t>Main Points of Food Recipe App Development</w:t>
              </w:r>
              <w:r w:rsidRPr="00A93585">
                <w:rPr>
                  <w:rFonts w:ascii="Arial" w:hAnsi="Arial" w:cs="Arial"/>
                  <w:kern w:val="0"/>
                </w:rPr>
                <w:t>. Agilie.Com. https://agilie.com/blog/main-points-of-food-recipe-app-development</w:t>
              </w:r>
            </w:p>
            <w:p w14:paraId="2E437530" w14:textId="77777777" w:rsidR="00A93585" w:rsidRPr="00A93585" w:rsidRDefault="00A93585" w:rsidP="00A93585">
              <w:pPr>
                <w:pStyle w:val="Bibliography"/>
                <w:rPr>
                  <w:rFonts w:ascii="Arial" w:hAnsi="Arial" w:cs="Arial"/>
                  <w:kern w:val="0"/>
                </w:rPr>
              </w:pPr>
              <w:r w:rsidRPr="00A93585">
                <w:rPr>
                  <w:rFonts w:ascii="Arial" w:hAnsi="Arial" w:cs="Arial"/>
                  <w:i/>
                  <w:iCs/>
                  <w:kern w:val="0"/>
                </w:rPr>
                <w:t>Simple &amp; Personalized Meal Planning | Yummly</w:t>
              </w:r>
              <w:r w:rsidRPr="00A93585">
                <w:rPr>
                  <w:rFonts w:ascii="Arial" w:hAnsi="Arial" w:cs="Arial"/>
                  <w:kern w:val="0"/>
                </w:rPr>
                <w:t>. (n.d.). Personalized Meal Planning | Yummly. Retrieved 23 August 2024, from https://www.yummly.com/meal-plans</w:t>
              </w:r>
            </w:p>
            <w:p w14:paraId="6CF36D8E" w14:textId="77777777" w:rsidR="00A93585" w:rsidRPr="00A93585" w:rsidRDefault="00A93585" w:rsidP="00A93585">
              <w:pPr>
                <w:pStyle w:val="Bibliography"/>
                <w:rPr>
                  <w:rFonts w:ascii="Arial" w:hAnsi="Arial" w:cs="Arial"/>
                  <w:kern w:val="0"/>
                </w:rPr>
              </w:pPr>
              <w:proofErr w:type="spellStart"/>
              <w:r w:rsidRPr="00A93585">
                <w:rPr>
                  <w:rFonts w:ascii="Arial" w:hAnsi="Arial" w:cs="Arial"/>
                  <w:i/>
                  <w:iCs/>
                  <w:kern w:val="0"/>
                </w:rPr>
                <w:t>Supercook</w:t>
              </w:r>
              <w:proofErr w:type="spellEnd"/>
              <w:r w:rsidRPr="00A93585">
                <w:rPr>
                  <w:rFonts w:ascii="Arial" w:hAnsi="Arial" w:cs="Arial"/>
                  <w:i/>
                  <w:iCs/>
                  <w:kern w:val="0"/>
                </w:rPr>
                <w:t>: Recipe search by ingredients you have at home</w:t>
              </w:r>
              <w:r w:rsidRPr="00A93585">
                <w:rPr>
                  <w:rFonts w:ascii="Arial" w:hAnsi="Arial" w:cs="Arial"/>
                  <w:kern w:val="0"/>
                </w:rPr>
                <w:t>. (n.d.). Retrieved 24 August 2024, from https://www.supercook.com/#/desktop</w:t>
              </w:r>
            </w:p>
            <w:p w14:paraId="51BEC67D" w14:textId="77777777" w:rsidR="00A93585" w:rsidRPr="00A93585" w:rsidRDefault="00A93585" w:rsidP="00A93585">
              <w:pPr>
                <w:pStyle w:val="Bibliography"/>
                <w:rPr>
                  <w:rFonts w:ascii="Arial" w:hAnsi="Arial" w:cs="Arial"/>
                  <w:kern w:val="0"/>
                </w:rPr>
              </w:pPr>
              <w:proofErr w:type="spellStart"/>
              <w:r w:rsidRPr="00A93585">
                <w:rPr>
                  <w:rFonts w:ascii="Arial" w:hAnsi="Arial" w:cs="Arial"/>
                  <w:i/>
                  <w:iCs/>
                  <w:kern w:val="0"/>
                </w:rPr>
                <w:t>SuperCook</w:t>
              </w:r>
              <w:proofErr w:type="spellEnd"/>
              <w:r w:rsidRPr="00A93585">
                <w:rPr>
                  <w:rFonts w:ascii="Arial" w:hAnsi="Arial" w:cs="Arial"/>
                  <w:i/>
                  <w:iCs/>
                  <w:kern w:val="0"/>
                </w:rPr>
                <w:t>—Recipe Generator—Apps on Google Play</w:t>
              </w:r>
              <w:r w:rsidRPr="00A93585">
                <w:rPr>
                  <w:rFonts w:ascii="Arial" w:hAnsi="Arial" w:cs="Arial"/>
                  <w:kern w:val="0"/>
                </w:rPr>
                <w:t>. (n.d.). Retrieved 24 August 2024, from https://play.google.com/store/apps/details?id=com.supercook.app&amp;hl=en_US</w:t>
              </w:r>
            </w:p>
            <w:p w14:paraId="1ED18473" w14:textId="77777777" w:rsidR="00A93585" w:rsidRPr="00A93585" w:rsidRDefault="00A93585" w:rsidP="00A93585">
              <w:pPr>
                <w:pStyle w:val="Bibliography"/>
                <w:rPr>
                  <w:rFonts w:ascii="Arial" w:hAnsi="Arial" w:cs="Arial"/>
                  <w:kern w:val="0"/>
                </w:rPr>
              </w:pPr>
              <w:r w:rsidRPr="00A93585">
                <w:rPr>
                  <w:rFonts w:ascii="Arial" w:hAnsi="Arial" w:cs="Arial"/>
                  <w:i/>
                  <w:iCs/>
                  <w:kern w:val="0"/>
                </w:rPr>
                <w:t>The Best Cooking Apps of 2024</w:t>
              </w:r>
              <w:r w:rsidRPr="00A93585">
                <w:rPr>
                  <w:rFonts w:ascii="Arial" w:hAnsi="Arial" w:cs="Arial"/>
                  <w:kern w:val="0"/>
                </w:rPr>
                <w:t>. (n.d.). BestApp.Com. Retrieved 20 August 2024, from https://www.bestapp.com/best-recipe-apps/</w:t>
              </w:r>
            </w:p>
            <w:p w14:paraId="63A33298" w14:textId="0153CF19"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97C152" w14:textId="77777777" w:rsidR="009476EB" w:rsidRDefault="009476EB" w:rsidP="00063BF2">
      <w:pPr>
        <w:spacing w:after="0" w:line="240" w:lineRule="auto"/>
      </w:pPr>
      <w:r>
        <w:separator/>
      </w:r>
    </w:p>
  </w:endnote>
  <w:endnote w:type="continuationSeparator" w:id="0">
    <w:p w14:paraId="5B782E05" w14:textId="77777777" w:rsidR="009476EB" w:rsidRDefault="009476EB"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F82758" w14:textId="77777777" w:rsidR="009476EB" w:rsidRDefault="009476EB" w:rsidP="00063BF2">
      <w:pPr>
        <w:spacing w:after="0" w:line="240" w:lineRule="auto"/>
      </w:pPr>
      <w:r>
        <w:separator/>
      </w:r>
    </w:p>
  </w:footnote>
  <w:footnote w:type="continuationSeparator" w:id="0">
    <w:p w14:paraId="09E93741" w14:textId="77777777" w:rsidR="009476EB" w:rsidRDefault="009476EB"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D3D21"/>
    <w:multiLevelType w:val="hybridMultilevel"/>
    <w:tmpl w:val="DBDAD6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679573D"/>
    <w:multiLevelType w:val="hybridMultilevel"/>
    <w:tmpl w:val="215AFD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32A2D49"/>
    <w:multiLevelType w:val="hybridMultilevel"/>
    <w:tmpl w:val="183C1C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4D3A772D"/>
    <w:multiLevelType w:val="multilevel"/>
    <w:tmpl w:val="DDA6DEF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597A6611"/>
    <w:multiLevelType w:val="hybridMultilevel"/>
    <w:tmpl w:val="E94CAD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67AA3767"/>
    <w:multiLevelType w:val="multilevel"/>
    <w:tmpl w:val="93AA8E8A"/>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6FE73E37"/>
    <w:multiLevelType w:val="hybridMultilevel"/>
    <w:tmpl w:val="13DAFE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2"/>
  </w:num>
  <w:num w:numId="2" w16cid:durableId="2089771047">
    <w:abstractNumId w:val="0"/>
  </w:num>
  <w:num w:numId="3" w16cid:durableId="2019040668">
    <w:abstractNumId w:val="1"/>
  </w:num>
  <w:num w:numId="4" w16cid:durableId="841045990">
    <w:abstractNumId w:val="5"/>
  </w:num>
  <w:num w:numId="5" w16cid:durableId="1659964283">
    <w:abstractNumId w:val="4"/>
  </w:num>
  <w:num w:numId="6" w16cid:durableId="1077286408">
    <w:abstractNumId w:val="7"/>
  </w:num>
  <w:num w:numId="7" w16cid:durableId="1630553748">
    <w:abstractNumId w:val="6"/>
  </w:num>
  <w:num w:numId="8" w16cid:durableId="565188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522BF"/>
    <w:rsid w:val="00063BF2"/>
    <w:rsid w:val="00095F7B"/>
    <w:rsid w:val="000A53EE"/>
    <w:rsid w:val="000D635C"/>
    <w:rsid w:val="001001EB"/>
    <w:rsid w:val="00170029"/>
    <w:rsid w:val="0019445C"/>
    <w:rsid w:val="001B5037"/>
    <w:rsid w:val="00233A32"/>
    <w:rsid w:val="002E5F3A"/>
    <w:rsid w:val="0032458E"/>
    <w:rsid w:val="003566D6"/>
    <w:rsid w:val="00375825"/>
    <w:rsid w:val="003B3F0E"/>
    <w:rsid w:val="00437027"/>
    <w:rsid w:val="00491EF7"/>
    <w:rsid w:val="004A0EC7"/>
    <w:rsid w:val="004E2BB6"/>
    <w:rsid w:val="00554561"/>
    <w:rsid w:val="005B7E07"/>
    <w:rsid w:val="005F14B1"/>
    <w:rsid w:val="005F568A"/>
    <w:rsid w:val="006027D9"/>
    <w:rsid w:val="00625BBD"/>
    <w:rsid w:val="00654A92"/>
    <w:rsid w:val="00655050"/>
    <w:rsid w:val="00677295"/>
    <w:rsid w:val="006B066E"/>
    <w:rsid w:val="006B079A"/>
    <w:rsid w:val="007027F9"/>
    <w:rsid w:val="007C083A"/>
    <w:rsid w:val="00873002"/>
    <w:rsid w:val="0087780A"/>
    <w:rsid w:val="00892AC0"/>
    <w:rsid w:val="008C1E9F"/>
    <w:rsid w:val="008D54ED"/>
    <w:rsid w:val="008E3D97"/>
    <w:rsid w:val="00925F5C"/>
    <w:rsid w:val="00927EBE"/>
    <w:rsid w:val="009476EB"/>
    <w:rsid w:val="0095276B"/>
    <w:rsid w:val="009B7943"/>
    <w:rsid w:val="009D6B3E"/>
    <w:rsid w:val="009E52CC"/>
    <w:rsid w:val="009F6B82"/>
    <w:rsid w:val="00A61608"/>
    <w:rsid w:val="00A635B5"/>
    <w:rsid w:val="00A93585"/>
    <w:rsid w:val="00AB0394"/>
    <w:rsid w:val="00AC53D6"/>
    <w:rsid w:val="00B3046E"/>
    <w:rsid w:val="00B4680F"/>
    <w:rsid w:val="00B81C28"/>
    <w:rsid w:val="00B8275D"/>
    <w:rsid w:val="00BF7B33"/>
    <w:rsid w:val="00C053C3"/>
    <w:rsid w:val="00C33300"/>
    <w:rsid w:val="00C36371"/>
    <w:rsid w:val="00CC07D8"/>
    <w:rsid w:val="00CC3414"/>
    <w:rsid w:val="00CE6494"/>
    <w:rsid w:val="00D35522"/>
    <w:rsid w:val="00D6367F"/>
    <w:rsid w:val="00DB5DDC"/>
    <w:rsid w:val="00E2799D"/>
    <w:rsid w:val="00E425AB"/>
    <w:rsid w:val="00F0323E"/>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unhideWhenUsed/>
    <w:qFormat/>
    <w:rsid w:val="00BF7B33"/>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rsid w:val="00BF7B3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 w:type="paragraph" w:styleId="NormalWeb">
    <w:name w:val="Normal (Web)"/>
    <w:basedOn w:val="Normal"/>
    <w:uiPriority w:val="99"/>
    <w:semiHidden/>
    <w:unhideWhenUsed/>
    <w:rsid w:val="00DB5DDC"/>
    <w:pPr>
      <w:spacing w:before="100" w:beforeAutospacing="1" w:after="100" w:afterAutospacing="1" w:line="240" w:lineRule="auto"/>
    </w:pPr>
    <w:rPr>
      <w:rFonts w:ascii="Times New Roman" w:eastAsiaTheme="minorEastAsia" w:hAnsi="Times New Roman" w:cs="Times New Roman"/>
      <w:kern w:val="0"/>
      <w:lang w:eastAsia="en-Z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15</Pages>
  <Words>3417</Words>
  <Characters>1947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20</cp:revision>
  <dcterms:created xsi:type="dcterms:W3CDTF">2024-08-13T07:47:00Z</dcterms:created>
  <dcterms:modified xsi:type="dcterms:W3CDTF">2024-08-2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YZeHaXCj"/&gt;&lt;style id="http://www.zotero.org/styles/apa" locale="en-GB" hasBibliography="1" bibliographyStyleHasBeenSet="1"/&gt;&lt;prefs&gt;&lt;pref name="fieldType" value="Field"/&gt;&lt;/prefs&gt;&lt;/data&gt;</vt:lpwstr>
  </property>
</Properties>
</file>